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45FE2E4" w14:textId="1FEA1110" w:rsidR="0026670F" w:rsidRPr="000433EB" w:rsidRDefault="001F5FC9" w:rsidP="00C43315">
      <w:pPr>
        <w:jc w:val="both"/>
        <w:rPr>
          <w:rFonts w:ascii="Calibri" w:eastAsia="Calibri" w:hAnsi="Calibri" w:cs="Times New Roman"/>
          <w:b/>
          <w:sz w:val="24"/>
          <w:szCs w:val="24"/>
          <w:lang w:val="en-GB"/>
        </w:rPr>
      </w:pPr>
      <w:bookmarkStart w:id="0" w:name="_GoBack"/>
      <w:bookmarkEnd w:id="0"/>
      <w:r>
        <w:rPr>
          <w:rFonts w:ascii="Calibri" w:eastAsia="Calibri" w:hAnsi="Calibri" w:cs="Times New Roman"/>
          <w:b/>
          <w:sz w:val="24"/>
          <w:szCs w:val="24"/>
          <w:lang w:val="en-GB"/>
        </w:rPr>
        <w:t xml:space="preserve">Supplementary File 1. </w:t>
      </w:r>
      <w:r w:rsidR="0026670F" w:rsidRPr="000433EB">
        <w:rPr>
          <w:rFonts w:ascii="Calibri" w:eastAsia="Calibri" w:hAnsi="Calibri" w:cs="Times New Roman"/>
          <w:b/>
          <w:sz w:val="24"/>
          <w:szCs w:val="24"/>
          <w:lang w:val="en-GB"/>
        </w:rPr>
        <w:t>Sequence</w:t>
      </w:r>
      <w:r w:rsidR="0026670F" w:rsidRPr="000433EB">
        <w:rPr>
          <w:b/>
          <w:sz w:val="24"/>
          <w:szCs w:val="24"/>
          <w:lang w:val="en-GB"/>
        </w:rPr>
        <w:t>s</w:t>
      </w:r>
      <w:r w:rsidR="0026670F" w:rsidRPr="000433EB">
        <w:rPr>
          <w:rFonts w:ascii="Calibri" w:eastAsia="Calibri" w:hAnsi="Calibri" w:cs="Times New Roman"/>
          <w:b/>
          <w:sz w:val="24"/>
          <w:szCs w:val="24"/>
          <w:lang w:val="en-GB"/>
        </w:rPr>
        <w:t xml:space="preserve"> of DNA fragments used in this work.</w:t>
      </w:r>
    </w:p>
    <w:p w14:paraId="6D8FF441" w14:textId="77777777" w:rsidR="0026670F" w:rsidRPr="000433EB" w:rsidRDefault="0026670F" w:rsidP="00CC4B8C">
      <w:pPr>
        <w:spacing w:after="240"/>
        <w:jc w:val="both"/>
        <w:rPr>
          <w:lang w:val="en-GB"/>
        </w:rPr>
      </w:pPr>
      <w:r w:rsidRPr="000433EB">
        <w:rPr>
          <w:lang w:val="en-GB"/>
        </w:rPr>
        <w:t xml:space="preserve">DNA sequences corresponding to the central part (not including the handles) of Magnetic Tweezers and C-trap DNA substrates employed in this </w:t>
      </w:r>
      <w:r w:rsidR="00C43315" w:rsidRPr="000433EB">
        <w:rPr>
          <w:lang w:val="en-GB"/>
        </w:rPr>
        <w:t>work</w:t>
      </w:r>
      <w:r w:rsidRPr="000433EB">
        <w:rPr>
          <w:lang w:val="en-GB"/>
        </w:rPr>
        <w:t>. S</w:t>
      </w:r>
      <w:r w:rsidRPr="000433EB">
        <w:rPr>
          <w:rFonts w:ascii="Calibri" w:eastAsia="Calibri" w:hAnsi="Calibri" w:cs="Times New Roman"/>
          <w:lang w:val="en-GB"/>
        </w:rPr>
        <w:t xml:space="preserve">crambled </w:t>
      </w:r>
      <w:r w:rsidRPr="000433EB">
        <w:rPr>
          <w:rFonts w:ascii="Calibri" w:eastAsia="Calibri" w:hAnsi="Calibri" w:cs="Times New Roman"/>
          <w:i/>
          <w:lang w:val="en-GB"/>
        </w:rPr>
        <w:t>parS</w:t>
      </w:r>
      <w:r w:rsidRPr="000433EB">
        <w:rPr>
          <w:rFonts w:ascii="Calibri" w:eastAsia="Calibri" w:hAnsi="Calibri" w:cs="Times New Roman"/>
          <w:lang w:val="en-GB"/>
        </w:rPr>
        <w:t xml:space="preserve"> sequence</w:t>
      </w:r>
      <w:r w:rsidRPr="000433EB">
        <w:rPr>
          <w:lang w:val="en-GB"/>
        </w:rPr>
        <w:t xml:space="preserve"> is highlighted in pink</w:t>
      </w:r>
      <w:r w:rsidRPr="000433EB">
        <w:rPr>
          <w:rFonts w:ascii="Calibri" w:eastAsia="Calibri" w:hAnsi="Calibri" w:cs="Times New Roman"/>
          <w:lang w:val="en-GB"/>
        </w:rPr>
        <w:t>.</w:t>
      </w:r>
      <w:r w:rsidRPr="000433EB">
        <w:rPr>
          <w:lang w:val="en-GB"/>
        </w:rPr>
        <w:t xml:space="preserve"> </w:t>
      </w:r>
      <w:r w:rsidRPr="000433EB">
        <w:rPr>
          <w:i/>
          <w:lang w:val="en-GB"/>
        </w:rPr>
        <w:t>P</w:t>
      </w:r>
      <w:r w:rsidRPr="000433EB">
        <w:rPr>
          <w:rFonts w:ascii="Calibri" w:eastAsia="Calibri" w:hAnsi="Calibri" w:cs="Times New Roman"/>
          <w:i/>
          <w:lang w:val="en-GB"/>
        </w:rPr>
        <w:t>arS</w:t>
      </w:r>
      <w:r w:rsidRPr="000433EB">
        <w:rPr>
          <w:rFonts w:ascii="Calibri" w:eastAsia="Calibri" w:hAnsi="Calibri" w:cs="Times New Roman"/>
          <w:lang w:val="en-GB"/>
        </w:rPr>
        <w:t xml:space="preserve"> sequences</w:t>
      </w:r>
      <w:r w:rsidRPr="000433EB">
        <w:rPr>
          <w:lang w:val="en-GB"/>
        </w:rPr>
        <w:t xml:space="preserve"> in </w:t>
      </w:r>
      <w:r w:rsidRPr="000433EB">
        <w:rPr>
          <w:rFonts w:ascii="Calibri" w:eastAsia="Calibri" w:hAnsi="Calibri" w:cs="Times New Roman"/>
          <w:lang w:val="en-GB"/>
        </w:rPr>
        <w:t xml:space="preserve">inverted (TGTTTCACGTGGAACA) </w:t>
      </w:r>
      <w:r w:rsidRPr="000433EB">
        <w:rPr>
          <w:lang w:val="en-GB"/>
        </w:rPr>
        <w:t>or</w:t>
      </w:r>
      <w:r w:rsidRPr="000433EB">
        <w:rPr>
          <w:rFonts w:ascii="Calibri" w:eastAsia="Calibri" w:hAnsi="Calibri" w:cs="Times New Roman"/>
          <w:lang w:val="en-GB"/>
        </w:rPr>
        <w:t xml:space="preserve"> direct (TGTTCCACGTGAAACA) orientation</w:t>
      </w:r>
      <w:r w:rsidRPr="000433EB">
        <w:rPr>
          <w:lang w:val="en-GB"/>
        </w:rPr>
        <w:t xml:space="preserve"> are highlighted in y</w:t>
      </w:r>
      <w:r w:rsidR="00C43315" w:rsidRPr="000433EB">
        <w:rPr>
          <w:lang w:val="en-GB"/>
        </w:rPr>
        <w:t>e</w:t>
      </w:r>
      <w:r w:rsidRPr="000433EB">
        <w:rPr>
          <w:lang w:val="en-GB"/>
        </w:rPr>
        <w:t>llow</w:t>
      </w:r>
      <w:r w:rsidRPr="000433EB">
        <w:rPr>
          <w:rFonts w:ascii="Calibri" w:eastAsia="Calibri" w:hAnsi="Calibri" w:cs="Times New Roman"/>
          <w:lang w:val="en-GB"/>
        </w:rPr>
        <w:t>.</w:t>
      </w:r>
      <w:r w:rsidRPr="000433EB">
        <w:rPr>
          <w:lang w:val="en-GB"/>
        </w:rPr>
        <w:t xml:space="preserve"> E</w:t>
      </w:r>
      <w:r w:rsidRPr="000433EB">
        <w:rPr>
          <w:rFonts w:ascii="Calibri" w:eastAsia="Calibri" w:hAnsi="Calibri" w:cs="Times New Roman"/>
          <w:lang w:val="en-GB"/>
        </w:rPr>
        <w:t>coRI restriction site</w:t>
      </w:r>
      <w:r w:rsidR="00C43315" w:rsidRPr="000433EB">
        <w:rPr>
          <w:lang w:val="en-GB"/>
        </w:rPr>
        <w:t>s present</w:t>
      </w:r>
      <w:r w:rsidRPr="000433EB">
        <w:rPr>
          <w:lang w:val="en-GB"/>
        </w:rPr>
        <w:t xml:space="preserve"> in </w:t>
      </w:r>
      <w:r w:rsidR="00C43315" w:rsidRPr="000433EB">
        <w:rPr>
          <w:lang w:val="en-GB"/>
        </w:rPr>
        <w:t xml:space="preserve">the central part of the C-trap substrate EcoRI 39x </w:t>
      </w:r>
      <w:r w:rsidR="00C43315" w:rsidRPr="000433EB">
        <w:rPr>
          <w:i/>
          <w:lang w:val="en-GB"/>
        </w:rPr>
        <w:t>parS</w:t>
      </w:r>
      <w:r w:rsidR="00C43315" w:rsidRPr="000433EB">
        <w:rPr>
          <w:lang w:val="en-GB"/>
        </w:rPr>
        <w:t xml:space="preserve"> DNA are highlighted in red</w:t>
      </w:r>
      <w:r w:rsidRPr="000433EB">
        <w:rPr>
          <w:rFonts w:ascii="Calibri" w:eastAsia="Calibri" w:hAnsi="Calibri" w:cs="Times New Roman"/>
          <w:lang w:val="en-GB"/>
        </w:rPr>
        <w:t>.</w:t>
      </w:r>
    </w:p>
    <w:p w14:paraId="2B87C206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 xml:space="preserve">MT </w:t>
      </w:r>
      <w:r w:rsidR="00A1558B" w:rsidRPr="000433EB">
        <w:rPr>
          <w:rFonts w:cstheme="minorHAnsi"/>
          <w:i/>
          <w:color w:val="000000"/>
          <w:u w:val="single"/>
          <w:lang w:val="en-GB"/>
        </w:rPr>
        <w:t xml:space="preserve">‘Scrambled’ </w:t>
      </w:r>
      <w:r w:rsidRPr="000433EB">
        <w:rPr>
          <w:i/>
          <w:u w:val="single"/>
          <w:lang w:val="en-GB"/>
        </w:rPr>
        <w:t>parS DNA (5971 bp)</w:t>
      </w:r>
    </w:p>
    <w:p w14:paraId="122B1A2D" w14:textId="77777777" w:rsidR="00C43315" w:rsidRPr="000433EB" w:rsidRDefault="00C43315" w:rsidP="00CC4B8C">
      <w:pPr>
        <w:spacing w:after="240"/>
        <w:jc w:val="both"/>
        <w:rPr>
          <w:rFonts w:ascii="Courier New" w:eastAsia="Calibri" w:hAnsi="Courier New" w:cs="Courier New"/>
          <w:color w:val="000000"/>
          <w:sz w:val="16"/>
          <w:lang w:val="en-GB"/>
        </w:rPr>
      </w:pPr>
      <w:r w:rsidRPr="000433EB">
        <w:rPr>
          <w:rFonts w:ascii="Courier New" w:eastAsia="Calibri" w:hAnsi="Courier New" w:cs="Courier New"/>
          <w:color w:val="000000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CTCTAGAAATAATTTTGTTTAACTTTAAGAAGGAGATATAC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eastAsia="Calibri" w:hAnsi="Courier New" w:cs="Courier New"/>
          <w:color w:val="000000"/>
          <w:sz w:val="16"/>
          <w:highlight w:val="magenta"/>
          <w:lang w:val="en-GB"/>
        </w:rPr>
        <w:t>CGTGCCCAGGGAGACA</w:t>
      </w:r>
      <w:r w:rsidRPr="000433EB">
        <w:rPr>
          <w:rFonts w:ascii="Courier New" w:eastAsia="Calibri" w:hAnsi="Courier New" w:cs="Courier New"/>
          <w:color w:val="000000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</w:t>
      </w:r>
      <w:r w:rsidRPr="000433EB">
        <w:rPr>
          <w:rFonts w:ascii="Courier New" w:eastAsia="Calibri" w:hAnsi="Courier New" w:cs="Courier New"/>
          <w:color w:val="000000"/>
          <w:sz w:val="16"/>
          <w:lang w:val="en-GB"/>
        </w:rPr>
        <w:lastRenderedPageBreak/>
        <w:t>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53700044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1x parS DNA (5971 bp)</w:t>
      </w:r>
    </w:p>
    <w:p w14:paraId="0AC71F87" w14:textId="77777777" w:rsidR="002C18E5" w:rsidRPr="000433EB" w:rsidRDefault="002C18E5" w:rsidP="00CC4B8C">
      <w:pPr>
        <w:spacing w:after="240" w:line="240" w:lineRule="auto"/>
        <w:rPr>
          <w:rFonts w:ascii="Courier New" w:hAnsi="Courier New" w:cs="Courier New"/>
          <w:sz w:val="16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CTCTAGAAATAATTTTGTTTAACTTTAAGAAGGAGATATAC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709D4465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2x parS DNA (5991 bp)</w:t>
      </w:r>
    </w:p>
    <w:p w14:paraId="5C55C117" w14:textId="77777777" w:rsidR="002C18E5" w:rsidRPr="000433EB" w:rsidRDefault="002C18E5" w:rsidP="00CC4B8C">
      <w:pPr>
        <w:spacing w:after="240" w:line="240" w:lineRule="auto"/>
        <w:jc w:val="both"/>
        <w:rPr>
          <w:rFonts w:ascii="Courier New" w:hAnsi="Courier New" w:cs="Courier New"/>
          <w:color w:val="000000"/>
          <w:sz w:val="16"/>
          <w:lang w:val="en-GB"/>
        </w:rPr>
      </w:pPr>
      <w:r w:rsidRPr="000433EB">
        <w:rPr>
          <w:rFonts w:ascii="Courier New" w:hAnsi="Courier New" w:cs="Courier New"/>
          <w:color w:val="000000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CT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color w:val="000000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color w:val="000000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color w:val="000000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</w:t>
      </w:r>
      <w:r w:rsidRPr="000433EB">
        <w:rPr>
          <w:rFonts w:ascii="Courier New" w:hAnsi="Courier New" w:cs="Courier New"/>
          <w:color w:val="000000"/>
          <w:sz w:val="16"/>
          <w:lang w:val="en-GB"/>
        </w:rPr>
        <w:lastRenderedPageBreak/>
        <w:t>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28B1F97E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4x parS DNA (6101 bp)</w:t>
      </w:r>
    </w:p>
    <w:p w14:paraId="4EBD2B11" w14:textId="77777777" w:rsidR="002C18E5" w:rsidRPr="000433EB" w:rsidRDefault="002C18E5" w:rsidP="00CC4B8C">
      <w:pPr>
        <w:spacing w:after="240" w:line="240" w:lineRule="auto"/>
        <w:rPr>
          <w:rFonts w:ascii="Courier New" w:hAnsi="Courier New" w:cs="Courier New"/>
          <w:sz w:val="16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C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4B0C053C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7x parS DNA (6316 bp)</w:t>
      </w:r>
    </w:p>
    <w:p w14:paraId="2731A7AA" w14:textId="06C9FCD3" w:rsidR="002C18E5" w:rsidRDefault="002C18E5" w:rsidP="00CC4B8C">
      <w:pPr>
        <w:spacing w:after="240" w:line="240" w:lineRule="auto"/>
        <w:jc w:val="both"/>
        <w:rPr>
          <w:rFonts w:ascii="Courier New" w:hAnsi="Courier New" w:cs="Courier New"/>
          <w:sz w:val="16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6C63AA77" w14:textId="77777777" w:rsidR="00262638" w:rsidRPr="000433EB" w:rsidRDefault="00262638" w:rsidP="00262638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 xml:space="preserve">MT </w:t>
      </w:r>
      <w:r>
        <w:rPr>
          <w:i/>
          <w:u w:val="single"/>
          <w:lang w:val="en-GB"/>
        </w:rPr>
        <w:t>EcoRI 7</w:t>
      </w:r>
      <w:r w:rsidRPr="000433EB">
        <w:rPr>
          <w:i/>
          <w:u w:val="single"/>
          <w:lang w:val="en-GB"/>
        </w:rPr>
        <w:t>x parS DNA (</w:t>
      </w:r>
      <w:r>
        <w:rPr>
          <w:i/>
          <w:u w:val="single"/>
          <w:lang w:val="en-GB"/>
        </w:rPr>
        <w:t>6316</w:t>
      </w:r>
      <w:r w:rsidRPr="000433EB">
        <w:rPr>
          <w:i/>
          <w:u w:val="single"/>
          <w:lang w:val="en-GB"/>
        </w:rPr>
        <w:t xml:space="preserve"> bp)</w:t>
      </w:r>
    </w:p>
    <w:p w14:paraId="0DF4E4CD" w14:textId="1CE3562D" w:rsidR="00262638" w:rsidRPr="00262638" w:rsidRDefault="00262638" w:rsidP="00262638">
      <w:pPr>
        <w:autoSpaceDE w:val="0"/>
        <w:autoSpaceDN w:val="0"/>
        <w:adjustRightInd w:val="0"/>
        <w:spacing w:after="240" w:line="240" w:lineRule="auto"/>
        <w:rPr>
          <w:rFonts w:ascii="Courier New" w:hAnsi="Courier New" w:cs="Courier New"/>
          <w:sz w:val="16"/>
          <w:lang w:val="en-US"/>
        </w:rPr>
      </w:pPr>
      <w:r w:rsidRPr="002A4379">
        <w:rPr>
          <w:rFonts w:ascii="Courier New" w:hAnsi="Courier New" w:cs="Courier New"/>
          <w:iCs/>
          <w:sz w:val="16"/>
          <w:lang w:val="en-US"/>
        </w:rPr>
        <w:t>GGCCGCTACCGATACTGCTGACCCAGCCACGGAACACATCGACCGTGCCGTTCGGGAAGCGGATTTTATAGGCACGGGTATCGCCTTCATTAAACCACGCCAGCAGCGCCTGCTGCCCCTGCTCTCCGGGCATCCACGCCAGCGTGAAGCTGGTATCTCCGGCAGATTTCTGCCCCTGCCCGGTCGCAGTCCAGTCTGCATCTTCATCATCGAGATAGCTGTCGTCATAGGACTCAGCGGTCAGTTCGCCGGGCGTCAGGTCTTTAACTTTTGCCAGACGCGACCAGTCAACGTCTGAAAGCGGATTCGCGTAAGGGTCACCGCTCCCCTTATAAACCCACAGGGTGGTCCCGGCACCTTTCACCGGCATTGTAGGATTTGGTACAGGCATAGCGTCCTCACATTTCATAGGTAATGACATAAGTCAGATCGGCTGAACTCCACAAGCCCGCATCATCGTCGCGCCGGTAGTCATAGCCGCTGGCCACCATACTGGTGATCAAATCTGACAGTGCCGGGATATCGCTCATCACCGGATAAATCCGGGACTCCATCCACGCATCCAGCTCTGAATCCGGCACCTGAGCAGGCAGGAAAACTTCGATATGCAGCTCCGCCTGCCAGGTATCGCTGTCCAGCTCTTCGCCCGTGTATTCAGCGCCGGTGAGATAAACGGCAACTGCCGGAAAATCCGCCTCATCAAAAACAGCGGGGCGACCATCAAAAAACGTCGCCCCGGTGTCATGCTTCTCCAGTGCATCCAGTACGGCTGCACGGAGTTCAGTATGTTTCATCGCTTTATTACCATCCTCAGTTGATGCTGCAGCGCATAGCCCAGCTCTTTCGGAAGACGTTCACGCCGTATCCGCTCAATATTTTGTTTAAACGCCGTGGTCAGCGGCACCGCCATCGGGATTTTCACCACATCAATGGGGTAACGGTTTTTCCCAGCCACACGCTGCATGACATGCCACCGGCCATTTTTCAGTTGCTGAATAAACGCGCCGGGAATACGACGGTTACCCACCACAAGCACGCTGCCGCCACCTTTCAGGGATGAACGCTGCCCCTTTTTACGACGCCTGCGGCGCGAAAGGACAACCCGCGCATTACCCAGCTTGATTACGGGCAAATCCCCCCGGTTAACTTTGATTCTGGCCTGCGGATTTTTGACCGTGGCCCTTTTCAGCCTGGCCCTTTCCTTTACCAGTTTCCGGCGTACCTTTGTCTCACGGGCAACCTGTGACGCCGACTGCGATATCGCGGATGAAGCAACGCGGTTAATGGCCATTGCGGCGGCACCAGGCACCGCCGTTTTGCTGATACGGCTGAGGTTTTCAACGGCCTGCTCAAGACCTTTTATGGCCATACATCCCCCTTTCAGCGGCGACGGTTAACGGCAGGCGGTACGCCCCGTCCAAGCCAGAGATGACAACTTCCGCCATCATCCGGCGAAACCCGATCTACCCAGAAATTTTCCTCACCGATGGTCAGCGTGTCTCCACGCCGCAGCTGCCGCACCTCATCAGTCCGGACAAACAGGGACGGGCTGGAGCCTTCAACGCGCACGCCCTGTCCGGCATAGCTGATATTTTCAGGGTCATCAAAAACACCACGTATCACCGCACCTGACTGCTCACCGGATGTAATGGTGGCTGACGTTCCCATGTACCCGCGTATCGTTTCATCGGCGCGGGCAATGGCAGCATCGAACAGGTTATCGAAATCAGCCACAGCGCCTCCCGTTATTGCATTCTGGCCAGGCCGCGCTCTGTCATTTCGGCTGCCACACCGGCAGAGACACGAAACGCCGTTCCCGGCAGCACAAATGCCACAGGTTCATCCCGCGTGGCGTGAAGTGCATCAGTATGCAGCTTCACCAGTGCCACGACCGTGACCAGTTCAGACGTATCCAGAATCACGGTATCCGGCTGCGCTGATCCCACCTCATTTTCATGTCCGGTCAGCACATTTTCCCGGCTGAGAGGGGTGTCCTGACCGGCAGTTTCATCCGTGTCATCAAGCTCCTCTTTCAGCTCTGCCACACGGAGCGCCAGTTCTTCTTTCGTCCCCGTCAGGCTGACATCACGGTTCAGTTGTTCACCCAGCGAGCGGAGACGGGCAATCAGTTCATCTTTCGTCATGGACTCCTCCACAGAGAAACAATGGCCCCGAAGGGCCATGATTACGCCAGTTGTACGGACACGAACTCATCAGGGTCAGCCAGCAGCATCAGCGGTGCTGACTGAATCATGGTGAACTCACGCGCCGGATCGCCGGTGGTCACCCAGTTTTTCGGGTAACGGGCAGAGGCGTTAATGCCTTCGCGCTGTGCGTCCGCATCCTGAATGCAGCCATAGGTGCGCAGACCGCGTGCCTGAGTGTTCCCCAGCACCATCGTGTTGTCCGGCAGGAAGTTCTTTTTGACGCCGTTTTCCACGTACTGTCCGGAATACACGACGATGGCCACATCGCCATACATCCCCTTATAGGACACCGCTTTGCCCAGGTCTTTCACCGCTGTCTCCAGCTCGGAATTAGAGCCACGACGGGTATCCAGCTTCTCCTTGACGGCTTTGAAGGAACGGAACAGCGCCCAGCCTTTCGGATCGAACACGATGATATTCACCACACCGCTGGCGTTCAGCGCGTAGGCTTCGATATCGTCGGTCGGGTCATACGTGGACTTGTCACGCTTGCTCCACTCCGTGCCGCCGGACTGCGTGATGTTATTCTCCTCACTGCGGCCCATATCCACCTCAACCGGATCGAAGGCTTCACCGGTCATGGTGTATTTGCCCTTAAGCACGGCAGAAACTGCCTGCATCTCTTCGACCTGAGCAATGGCCAGCTCTTCGTCACGCATGTTCTGCATGATGATGCGACGGCGGCGGTAAGCCGGGTCCGCCAGATTCTGCGGATCTTCATCCGGCAGGCGACGCAGGGTCATCTGCGGATTCACTTCATGCTTCGGCTTGACATATCCCGGCGTAAATTCAGAGGTGGAGCCGCCACGGGAACGGATAACCTCACCGGAAACAATCGGCGAAACGTACAGCGCCATGTTTACCAGTCCCGGAATTTGTGAGAGATAGACTTTCTCCGTGGTGAAGGGATAGCTCTCACGGAAAAAGAGACGCAGAAACAGCGGATCAAACTTAAATTTCTGCTCATTTGCCGCCAGCAGTTGGGCGGTTGTGTACATCGACATAAAAAAATCCCGTAAAAAAAGCCGCACAGGCGGCCTTTAGTGATGAAGGGTAAAGTTAAACGATGCTGATTGCCGTTCCGGCAAACGCGGTCCGTTTTTTCGTCTCGTCGCTGGCAGCCTCCGGCCAGAGCACATCCTCATAACGGAACGTGCCGGACTTGTAGAACGTCAGCGTGGTGCTGGTCTGGTCAGCAGCAACCGCAAGAATGCCAACGGCAGCACCGTCGGTGGTGCCATCCCACGCAACCAGCTTACGGCTGGAGGTGTCCAGCATCAGCGGGGTCATTGCAGGCGCTTTCGCACTCAATCCGCCGGGCGCGGTTGCGGTATGAGCCGGGTCACTGTTGCCCTGCGGCTGGTAATGGGTAAAGGTTTCTTTGCTCGTCATAAACATCCCTTACACTGGTGTGTTCAGCAAATCGTTAACGGCATCAGATGCCGGGTTACCTGCAGCCAGCGGTGCCGGTGCCCCCTGCATCAGACGATCCAGCGCAGTGTCACTGCGCGCCTGTGCACTCTGTGGTGCTGCGGCCAGAATGCGGCGGGCCGTTTTCACGGTCATACCGGGGGTTTCTGCCAGCACGCGTGCCTGTTCTTCGCGTCCGTGAGCCTCCTCACAGTTGA</w:t>
      </w:r>
      <w:r w:rsidRPr="002A4379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A4379">
        <w:rPr>
          <w:rFonts w:ascii="Courier New" w:hAnsi="Courier New" w:cs="Courier New"/>
          <w:iCs/>
          <w:sz w:val="16"/>
          <w:lang w:val="en-US"/>
        </w:rPr>
        <w:t>GTCGTA</w:t>
      </w:r>
      <w:r w:rsidRPr="002A4379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A4379">
        <w:rPr>
          <w:rFonts w:ascii="Courier New" w:hAnsi="Courier New" w:cs="Courier New"/>
          <w:iCs/>
          <w:sz w:val="16"/>
          <w:lang w:val="en-US"/>
        </w:rPr>
        <w:t>AACGTG</w:t>
      </w:r>
      <w:r w:rsidRPr="002A4379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A4379">
        <w:rPr>
          <w:rFonts w:ascii="Courier New" w:hAnsi="Courier New" w:cs="Courier New"/>
          <w:iCs/>
          <w:sz w:val="16"/>
          <w:lang w:val="en-US"/>
        </w:rPr>
        <w:t>CTATCG</w:t>
      </w:r>
      <w:r w:rsidRPr="002A4379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A4379">
        <w:rPr>
          <w:rFonts w:ascii="Courier New" w:hAnsi="Courier New" w:cs="Courier New"/>
          <w:iCs/>
          <w:sz w:val="16"/>
          <w:lang w:val="en-US"/>
        </w:rPr>
        <w:t>TCGGAT</w:t>
      </w:r>
      <w:r w:rsidRPr="002A4379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A4379">
        <w:rPr>
          <w:rFonts w:ascii="Courier New" w:hAnsi="Courier New" w:cs="Courier New"/>
          <w:iCs/>
          <w:sz w:val="16"/>
          <w:lang w:val="en-US"/>
        </w:rPr>
        <w:t>GGATCCTTATGATTCTCGTTCAGACAAAAGCTCTAAAATCCGGTCAAGGTCTTCATTAGAGAAAAATTCAATTTCGATTTTGCCTTTTTTCTTCTGTCTTTTAATATTAACTGTTGTTCCAAAATAATTTTGGAGATAGGATTCCCGTTCTTTTAGAACCGCATCTTTCACAGGTTCTTTTTTCTT</w:t>
      </w:r>
      <w:r w:rsidRPr="002A4379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2A4379">
        <w:rPr>
          <w:rFonts w:ascii="Courier New" w:hAnsi="Courier New" w:cs="Courier New"/>
          <w:iCs/>
          <w:sz w:val="16"/>
          <w:lang w:val="en-US"/>
        </w:rPr>
        <w:t>TTCTGATTCAACTGCTGAATCAGCTGCTCAAGTTGGCGAACATTGAGCTGCTCCGCAATCACTTTTTGTACCAGCGGTTCAAGCTTATTTTTGTTTTTTAAGCCAAGAAGCGTGCGTCCATGTCCCATAGAAAGCGTGCCTTCGGCAATAAGCTGTTGAATATTTTCTGGCAGTGTCAGCAGTCTTAAATGATTCGCAATATGCGGTCTGCTTTTCCCAAGACGTTTGGCAAGCTGCTCTTGTGTGAGATCTAAGTGTTTCAAAAGGGAGTCATATGCCTGAGCCTCTTCAAGCGGAGATAAATCTTCACGCTGAAGGTTTTCTAATAAAGCAATTTCCCTCATTAACGCCTCTGATAATTCACGGACAATGGCCGGAACTGTATCTAAACCTGCCAGCTTTGCCGCTCGAAAACGCCGTTCACCCGCAACAATATCATAGCCTTTTAAAGATTTTCTGACGATAAGCGGCTGAAGAATGCCATGCTGCAGCACAGATTCTTTTAGTTCAGCTAATGCCTCGTCATCAAAGTGTTTTCTTGGCTGATAAGGATTAGGGCGTAAATCGGCAATTTTAATTTCTTCAACTGTCTCTTCAGACAAATCTACCTGATTAAATAACGCATTAATCCCTTTTCCAAGGCCTTTAGCCATG</w:t>
      </w:r>
      <w:r w:rsidRPr="0096485F">
        <w:rPr>
          <w:rFonts w:ascii="Courier New" w:hAnsi="Courier New" w:cs="Courier New"/>
          <w:iCs/>
          <w:sz w:val="16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CATGGTATATCTCCTTCTTAAAGTTAAACAAAATTATTTCTAGCTGTACATTAATCAGAA</w:t>
      </w:r>
      <w:r w:rsidRPr="0096485F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AAGAAAAAAGAACCTGTTCTAGCTGTACATTAATCAGAA</w:t>
      </w:r>
      <w:r w:rsidRPr="0096485F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AAGAAAAAAGAACCTGTTCTAGACCTAGTCCAGGCTCAG</w:t>
      </w:r>
      <w:r w:rsidRPr="0096485F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GGTCCGAGTCCAATATGGCTAGCTGTACATTAATCAGAA</w:t>
      </w:r>
      <w:r w:rsidRPr="0096485F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AAGAAAAAAGAACCTGTTCTAGACCTAGTCCAGGCTCAGTGTTCCACGTGAAAGTCGAGTCCAATATGCTAGACCTAGTCCAGGCTCAG</w:t>
      </w:r>
      <w:r w:rsidRPr="0096485F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2A4379">
        <w:rPr>
          <w:rFonts w:ascii="Courier New" w:hAnsi="Courier New" w:cs="Courier New"/>
          <w:iCs/>
          <w:sz w:val="16"/>
          <w:lang w:val="en-US"/>
        </w:rPr>
        <w:t>GGTCCGAGTCCAATATGGCTAGAAGGGAATTGTTATCCGCTCACAATTCCCCTATAGTGAGTCGTATTAATTTCGCGGGATCGAGATCTCGATCCTCTACGCCGGACGCATCGTGGCCGGCATCACCGGCGCCACAGGTGCGGTTGCTGGCGCCTATATCGCCGACATCACCGATGGGGAAGATCGGGCTCGCCACTTCGGGCTCATGAGCGCTTGTTTCGGCGTGGGTATGGTGGCAGGCCCCGTGGCCGGGGGACTGTTGGGCGCCATCTCCTTGCATGCACCATTCCTTGCGGCGGCGGTGCTCAACGGCCTCAACCTACTACTGGGCTGCTTCCTAATGCAGGAGTCGCATAAGGGAGAGCGTCGAGATCCCGGACACCATCGAATGGCGCAAAACCTTTCGCGGTATGGCATGATAGCGCCCGGAAGAGAGTCAATTCAGGGTGGTGAATGTGAAACCAGTAACGTTATACGATGTCGCAGAGTATGCCGGTGTCTCTTATCAGACCGTTTCCCGCGTGGTGAACCAGGCCAGCCACGTTTCTGCGAAAACGCGGGAAAAAGTGGAAGCGGCGATGGCGGAGCTGAATTACATTCCCAACCGCGTGGCACAACAACTGGCGGGCAAACAGTCGTTGCTGATTGGCGTTGCCACCTCCAGTCTGGCCCTGCACGCGCCGTCGCAAATTGTCGCGGCGATTAAATCTCGCGCCGATCAACTGGGTGCCAGCGTGGTGGTGTCGATGGTAGAACGAAGCGGCGTCGAAGCCTGTAAAGCGGCGGTGCACAATCTTCTCGCGCAACGCGTCAGTGGGCTGATCATTAACTATCCGCTGGATGACCAGGATGCCATTGCTGTGGAAGCTGCCTGCACTAATGTTCCGGCGTTATTTCTTGATGTCTCTGACCAGACACCCATCAACAGTATTATTTTCTCCCATGAAGACGGTACGCGACTGGGCGTGGAGCATCTGGTCGCATTGGGTCACCAGCAAATCGCGCTGTTAGCGGGCCCATTAAGTTCTGTCTCGGCGCGTCTGCGTCTGGCTG</w:t>
      </w:r>
      <w:r w:rsidRPr="002A4379">
        <w:rPr>
          <w:rFonts w:ascii="Courier New" w:hAnsi="Courier New" w:cs="Courier New"/>
          <w:iCs/>
          <w:sz w:val="16"/>
          <w:lang w:val="en-US"/>
        </w:rPr>
        <w:lastRenderedPageBreak/>
        <w:t>GCTGGCATAAATATCTCACTCGCAATCAAATTCAGCCGATAGCGGAACGGGAAGGCGACTGGAGTGCCATGTCCGGTTTTCAACAAACCATGCAAATGCTGAATGAGGGCATCGTTCCCACTGCGATGCTGGTTGCCAACGATCAGATGGCGCTGC</w:t>
      </w:r>
    </w:p>
    <w:p w14:paraId="5D5DCC25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13x parS DNA (6940 bp)</w:t>
      </w:r>
    </w:p>
    <w:p w14:paraId="726DA0F9" w14:textId="2D1B244C" w:rsidR="00C43315" w:rsidRDefault="002C18E5" w:rsidP="00CC4B8C">
      <w:pPr>
        <w:spacing w:after="240"/>
        <w:rPr>
          <w:rFonts w:ascii="Courier New" w:hAnsi="Courier New" w:cs="Courier New"/>
          <w:sz w:val="16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</w:t>
      </w:r>
    </w:p>
    <w:p w14:paraId="19522E3C" w14:textId="77777777" w:rsidR="00C43315" w:rsidRPr="000433EB" w:rsidRDefault="00C4331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MT 26x parS DNA (6348 bp)</w:t>
      </w:r>
    </w:p>
    <w:p w14:paraId="0D39BD80" w14:textId="75B4EAF8" w:rsidR="00C73576" w:rsidRPr="000433EB" w:rsidRDefault="00C43315" w:rsidP="00CC4B8C">
      <w:pPr>
        <w:spacing w:after="240"/>
        <w:jc w:val="both"/>
        <w:rPr>
          <w:rFonts w:ascii="Courier New" w:eastAsia="Calibri" w:hAnsi="Courier New" w:cs="Courier New"/>
          <w:sz w:val="16"/>
          <w:lang w:val="en-GB"/>
        </w:rPr>
      </w:pPr>
      <w:r w:rsidRPr="000433EB">
        <w:rPr>
          <w:rFonts w:ascii="Courier New" w:eastAsia="Calibri" w:hAnsi="Courier New" w:cs="Courier New"/>
          <w:sz w:val="16"/>
          <w:lang w:val="en-GB"/>
        </w:rPr>
        <w:t>GGCCGC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eastAsia="Calibri" w:hAnsi="Courier New" w:cs="Courier New"/>
          <w:sz w:val="16"/>
          <w:lang w:val="en-GB"/>
        </w:rPr>
        <w:t>AAGAAAAAAGAACCTGTGAAAGATGCGGTT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</w:t>
      </w:r>
      <w:r w:rsidRPr="000433EB">
        <w:rPr>
          <w:rFonts w:ascii="Courier New" w:eastAsia="Calibri" w:hAnsi="Courier New" w:cs="Courier New"/>
          <w:sz w:val="16"/>
          <w:lang w:val="en-GB"/>
        </w:rPr>
        <w:lastRenderedPageBreak/>
        <w:t>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eastAsia="Calibri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eastAsia="Calibri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eastAsia="Calibri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GAATTCGAGCTCCG</w:t>
      </w:r>
    </w:p>
    <w:p w14:paraId="7128CC2D" w14:textId="77777777" w:rsidR="00C43315" w:rsidRPr="000433EB" w:rsidRDefault="002C18E5" w:rsidP="00C43315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C-trap 39</w:t>
      </w:r>
      <w:r w:rsidR="00C43315" w:rsidRPr="000433EB">
        <w:rPr>
          <w:i/>
          <w:u w:val="single"/>
          <w:lang w:val="en-GB"/>
        </w:rPr>
        <w:t>x parS DNA (</w:t>
      </w:r>
      <w:r w:rsidRPr="000433EB">
        <w:rPr>
          <w:i/>
          <w:u w:val="single"/>
          <w:lang w:val="en-GB"/>
        </w:rPr>
        <w:t>24974</w:t>
      </w:r>
      <w:r w:rsidR="00C43315" w:rsidRPr="000433EB">
        <w:rPr>
          <w:i/>
          <w:u w:val="single"/>
          <w:lang w:val="en-GB"/>
        </w:rPr>
        <w:t xml:space="preserve"> bp)</w:t>
      </w:r>
    </w:p>
    <w:p w14:paraId="452DDCAF" w14:textId="77777777" w:rsidR="002C18E5" w:rsidRPr="000433EB" w:rsidRDefault="002C18E5" w:rsidP="00CC4B8C">
      <w:pPr>
        <w:spacing w:after="240"/>
        <w:rPr>
          <w:i/>
          <w:sz w:val="24"/>
          <w:u w:val="single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GGTGTGCTCCTTATTTATACATAACGAAAAACGCCTCGAGTGAAGCGTTATTGGTATGCGGTAAAACCGCACTCAGGCGGCCTTGATAGTCATATCATCTGAATCAAATATTCCTGATGTATCGATATCGGTAATTCTTATTCCTTCGCTACCATCCATTGGAGGCCATCCTTCCTGACCATTTCCATCATTCCAGTCGAACTCACACACAACACCATATGCATTTAAGTCGCTTGAAATTGCTATAAGCAGAGCATGTTGCGCCAGCATGATTAATACAGCATTTAATACAGAGCCGTGTTTATTGAGTCGGTATTCAGAGTCTGACCAGAAATTATTAATCTGGTGAAGTTTTTCCTCTGTCATTACGTCATGGTCGATTTCAATTTCTATTGATGCTTTCCAGTCGTAATCAATGATGTATTTTTTGATGTTTGACATCTGTTCATATCCTCACAGATAAAAAATCGCCCTCACACTGGAGGGCAAAGAAGATTTCCAATAATCAGAACAAGTCGGCTCCTGTTTAGTTACGAGCGACATTGCTCCGTGTATTCACTCGTTGGAATGAATACACAGTGCAGTGTTTATTCTGTTATTTATGCCAAAAATAAAGGCCACTATCAGGCAGCTTTGTTGTTCTGTTTACCAAGTTCTCTGGCAATCATTGCCGTCGTTCGTATTGCCCATTTATCGACATATTTCCCATCTTCCATTACAGGAAACATTTCTTCAGGCTTAACCATGCATTCCGATTGCAGCTTGCATCCATTGCATCGCTTGAATTGTCCACACCATTGATTTTTATCAATAGTCGTAGTCATACGGATAGTCCTGGTATTGTTCCATCACATCCTGAGGATGCTCTTCGAACTCTTCAAATTCTTCTTCCATATATCACCTTAAATAGTGGATTGCGGTAGTAAAGATTGTGCCTGTCTTTTAACCACATCAGGCTCGGTGGTTCTCGTGTACCCCTACAGCGAGAAATCGGATAAACTATTACAACCCCTACAGTTTGATGAGTATAGAAATGGATCCACTCGTTATTCTCGGACGAGTGTTCAGTAATGAACCTCTGGAGAGAACCATGTATATGATCGTTATCTGGGTTGGACTTCTGCTTTTAAGCCCAGATAACTGGCCTGAATATGTTAATGAGAGAATCGGTATTCCTCATGTGTGGCATGTTTTCGTCTTTGCTCTTGCATTTTCGCTAGCAATTAATGTGCATCGATTATCAGCTATTGCCAGCGCCAGATATAAGCGATTTAAGCTAAGAAAACGCATTAAGATGCAAAACGATAAAGTGCGATCAGTAATTCAAAACCTTACAGAAGAGCAATCTATGGTTTTGTGCGCAGCCCTTAATGAAGGCAGGAAGTATGTGGTTACATCAAAACAATTCCCATACATTAGTGAGTTGATTGAGCTTGGTGTGTTGAACAAAACTTTTTCCCGATGGAATGGAAAGCATATATTATTCCCTATTGAGGATATTTACTGGACTGAATTAGTTGCCAGCTATGATCCATATAATATTGAGATAAAGCCAAGGCCAATATCTAAGTAACTAGATAAGAGGAATCGATTTTCCCTTAATTTTCTGGCGTCCACTGCATGTTATGCCGCGTTCGCCAGGCTTGCTGTACCATGTGCGCTGATTCTTGCGCTCAATACGTTGCAGGTTGCTTTCAATCTGTTTGTGGTATTCAGCCAGCACTGTAAGGTCTATCGGATTTAGTGCGCTTTCTACTCGTGATTTCGGTTTGCGATTCAGCGAGAGAATAGGGCGGTTAACTGGTTTTGCGCTTACCCCAACCAACAGGGGATTTGCTGCTTTCCATTGAGCCTGTTTCTCTGCGCGACGTTCGCGGCGGCGTGTTTGTGCATCCATCTGGATTCTCCTGTCAGTTAGCTTTGGTGGTGTGTGGCAGTTGTAGTCCTGAACGAAAACCCCCCGCGATTGGCACATTGGCAGCTAATCCGGAATCGCACTTACGGCCAATGCTTCGTTTCGTATCACACACCCCAAAGCCTTCTGCTTTGAATGCTGCCCTTCTTCAGGGCTTAATTTTTAAGAGCGTCACCTTCATGGTGGTCAGTGCGTCCTGCTGATGTGCTCAGTATCACCGCCAGTGGTATTTATGTCAACACCGCCAGAGATAATTTATCACCGCAGATGGTTATCTGTATGTTTTTTATATGAATTTATTTTTTGCAGGGGGGCATTGTTTGGTAGGTGAGAGATCTGAATTGCTATGTTTAGTGAGTTGTATCTATTTATTTTTCAATAAATACAATTGGTTATGTGTTTTGGGGGCGATCGTGAGGCAAAGAAAACCCGGCGCTGAGGCCGGGTTATTCTTGTTCTCTGGTCAAATTATATAGTTGGAAAACAAGGATGCATATATGAATGAACGATGCAGAGGCAATGCCGATGGCGATAGTGGGTATCATGTAGCCGCTTATGCTGGAAAGAAGCAATAACCCGCAGAAAAACAAAGCTCCAAGCTCAACAAAACTAAGGGCATAGACAATAACTACCGATGTCATATACCCATACTCTCTAATCTTGGCCAGTCGGCGCGTTCTGCTTCCGATTAGAAACGTCAAGGCAGCAATCAGGATTGCAATCATGGTTCCTGCATATGATGACAATGTCGCCCCAAGACCATCTCTATGAGCTGAAAAAGAAACACCAGGAATGTAGTGGCGGAAAAGGAGATAGCAAATGCTTACGATAACGTAAGGAATTATTACTATGTAAACACCAGGCATGATTCTGTTCCGCATAATTACTCCTGATAATTAATCCTTAACTTTGCCCACCTGCCTTTTAAAACATTCCAGTATATCACTTTTCATTCTTGCGTAGCAATATGCCATCTCTTCAGCTATCTCAGCATTGGTGACCTTGTTCAGAGGCGCTGAGAGATGGCCTTTTTCTGATAGATAATGTTCTGTTAAAATATCTCCGGCCTCATCTTTTGCCCGCAGGCTAATGTCTGAAAATTGAGGTGACGGGTTAAAAATAATATCCTTGGCAACCTTTTTTATATCCCTTTTAAATTTTGGCTTAATGACTATATCCAATGAGTCAAAAAGCTCCCCTTCAATATCTGTTGCCCCTAAGACCTTTAATATATCGCCAAATACAGGTAGCTTGGCTTCTACCTTCACCGTTGTTCGGCCGATGAAATGCATATGCATAACATCGTCTTTGGTGGTTCCCCTCATCAGTGGCTCTATCTGAACGCGCTCTCCACTGCTTAATGACATTCCTTTCCCGATTAAAAAATCTGTCAGATCGGATGTGGTCGGCCCGAAAACAGTTC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TGGCAAAACCAATGGTGTCGCCTTCAACAAACAAAAAAGATGGGAATCCCAATGATTCGTCATCTGCGAGGCTGTTCTTAATATCTTCAACTGAAGCTTTAGAGCGATTTATCTTCTGAACCAGACTCTTGTCATTTGTTTTGGTAAAGAGAAAAGTTTTTCCATCGATTTTATGAATATACAAATAATTGGAGCCAACCTGCAGGTGATGATTATCAGCCAGCAGAGAATTAAGGAAAACAGACAGGTTTATTGAGCGCTTATCTTTCCCTTTATTTTTGCTGCGGTAAGTCGCATAAAAACCATTCTTCATAATTCAATCCATTTACTATGTTATGTTCTGAGGGGAGTGAAAATTCCCCTAATTCGATGAAGATTCTTGCTCAATTGTTATCAGCTATGCGCCGACCAGAACACCTTGCCGATCAGCCAAACGTCTCTTCAGGCCACTGACTAGCGATAACTTTCCCCACAACGGAACAACTCTCATTGCATGGGATCATTGGGTACTGTGGGTTTAGTGGTTGTAAAAACACCTGACCGCTATCCCTGATCAGTTTCTTGAAGGTAAACTCATCACCCCCAAGTCTGGCTATGCAGAAATCACCTGGCTCAACAGCCTGCTCAGGGTCAACGAGAATTAACATTCCGTCAGGAAAGCTTGGCTTGGAGCCTGTTGGTGCGGTCATGGAATTACCTTCAACCTCAAGCCAGAATGCAGAATCACTGGCTTTTTTGGTTGTGCTTACCCATCTCTCCGCATCACCTTTGGTAAAGGTTCTAAGCTTAGGTGAGAACATCCCTGCCTGAACATGAGAAAAAACAGGGTACTCATACTCACTTCTAAGTGACGGCTGCATACTAACCGCTTCATACATCTCGTAGATTTCTCTGGCGATTGAAGGGCTAAATTCTTCAACGCTAACTTTGAGAATTTTTGTAAGCAATGCGGCGTTATAAGCATTTAATGCATTGATGCCATTAAATAAAGCACCAACGCCTGACTGCCCCATCCCCATCTTGTCTGCGACAGATTCCTGGGATAAGCCAAGTTCATTTTTCTTTTTTTCATAAATTGCTTTAAGGCGACGTGCGTCCTCAAGCTGCTCTTGTGTTAATGGTTTCTTTTTTGTGCTCATACGTTAAATCTATCACCGCAAGGGATAAATATCTAACACCGTGCGTGTTGACTATTTTACCTCTGGCGGTGATAATGGTTGCATGTACTAAGGAGGTTGTATGGAACAACGCATAACCCTGAAAGATTATGCAATGCGCTTTGGGCAAACCAAGACAGCTAAAGATCTCGGCGTATATCAAAGCGCGATCAACAAGGCCATTCATGCAGGCCGAAAGATTTTTTTAACTATAAACGCTGATGGAAGCGTTTATGCGGAAGAGGTAAAGCCCTTCCCGAGTAACAAAAAAACAACAGCATAAATAACCCCGCTCTTACACATTCCAGCCCTGAAAAAGGGCATCAAATTAAACCACACCTATGGTGTATGCATTTATTTGCATACATTCAATCAATTGTTATCTAAGGAAATACTTACATATGGTTCGTGCAAACAAACGCAACGAGGCTCTACGAATCGAGAGTGCGTTGCTTAACAAAATCGCAATGCTTGGAACTGAGAAGACAGCGGAAGCTGTGGGCGTTGATAAGTCG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TCTGATGCCGCATAGTTAA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GCCATGCCGGC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TCAACTGTGAGGAGGCTCACGGACGCGAAGAACAGGCACGCGTGCTGGCAGAAACCCCCGGTATGACCGTGAAAACGGCCCGCCGCATTCTGGCCGCAGCACCACAGAGTGCACAGGCGCGCAGTGACACTGCGCTGGATCGTCTGATGCAGGGGGCACCGGCACCGCTGGCTGCAGGTAACCCGGCATCTGATGCCGTTAACGATTTGCTGAACACACCAGTGTAAGGGATGTTTATGACGAGCAAAGAAACCTTTACCCATTACCAGCCGCAGGGCAACAGTGACCCGGCTCATACCGCAACCGCGCCCGGCGGATTGAGTGCGAAAGCGCCTGCAATGACCCCGCTGATGCTGGACACCTCCAGCCGTAAGCTGGTTGCGTGGGATGGCACCACCGACGGTGCTGCCGTTGGCATTCTTGCGGTTGCTGCTGACCAGACCAGCACCACGCTGACGTTCTACAAGTCCGGCACGTTCCGTTATGAGGATGTGCTCTGGCCGGAGGCTGCCAGCGACGAGACGAAAAAACGGACCGCGTTTGCCGGAACGGCAATCAGCATCGTTTAACTTTACCCTTCATCACTAAAGGCCGCCTGTGCGGCTTTTTTTACGGGATTTTTTTATGTCGATGTACACAACCGCCCAACTGCTGGCGGCAAATGAGCAGAAATTTAAGTTTGATCCGCTGTTTCTGCGTCTCTTTTTCCGTGAGAGCTATCCCTTCACCACGGAGAAAGTCTATCTCTCACAAATTCCGGGACTGGTAAACATGGCGCTGTACGTTTCGCCGATTGTTTCCGGTGAGGTTATCCGTTCCCGTGGCGGCTCCACCTCTGAATTTACGCCGGGATATGTCAAGCCGAAGCATGAAGTGAATCCGCAGATGACCCTGCGTCGCCTGCCGGATGAAGATCCGCAGAATCTGGCGGACCCGGCTTACCGCCGCCGTCGCATCATCATGCAGAACATGCGTGACGAAGAGCTGGCCATTGCTCAGGTCGAAGAGATGCAGGCAGTTTCTGCCGTGCTTAAGGGCAAATACACCATGACCGGTGAAGCCTTCGATCCGGTTGAGGTGGATATGGGCCGCAGTGAGGAGAATAACATCACGCAGTCCGGCGGCACGGAGTGGAGCAAGCGTGACAAGTCCACGTATGACCCGACCGACGATATCGAAGCCTACGCGCTGAACGCCAGCGGTGTGGTGAATATCATCGTGTTCGATCCGAAAGGCTGGGCGCTGTTCCGTTCCTTCAAAGCCGTCAAGGAGAAGCTGGATACCCGTCGTGGCTCTAATTCCGAGCTGGAGACAGCGGTGAAAGACCTGGGCAAAGCGGTGTCCTATAAGGGGATGTATGGCGATGTGGCCATCGTCGTGTATTCCGGACAGTACGTGGAAAACGGCGTCAAAAAGAACTTCCTGCCGGACAACACGATGGTGCTGGGGAACACTCAGGCACGCGGTCTGCGCACCTATGGCTGCATTCAGGATGCGGACGCACAGCGCGAAGGCATTAACGCCTCTGCCCGTTACCCGAAAAACTGGGTGACCACCGGCGATCCGGCGCGTGAGTTCACCATGATTCAGTCAGCACCGCTGATGCTGCTGGCTGACCCTGATGAGTTCGTGTCCGTACAACTGGCGTAATCATGGCCCTTCGGGGCCATTGTTTCTCTGTGGAGGAGTCCATGACGAAAGATGAACTGATTGCCCGTCTCCGCTCGCTGGGTGAACAACTGAACCGTGATGTCAGCCTGACGGGGACGAAAGAAGAACTGGCGCTCCGTGTGGCAGAGCTGAAAGAGGAGCTTGATGACACGGATGAAACTGCCGGTCAGGACACCCCTCTCAGCCGGGAAAATGTGCTGACCGGACATGAAAATGAGGTGGGATCAGCGCAGCCGGATACCGTGATTCTGGATACGTCTGAACTGGTCACGGTCGTGGCACTGGTGAAGCTGCATACTGATGCACTTCACGCCACGCGGGATGAACCTGTGGCATTTGTGCTGCCGGGAACGGCGTTTCGTGTCTCTGCCGGTGTGGCAGCCGAAATGACAGAGCGCGGCCTGGCCAGAATGCAATAACGGGAGGCGCTGTGGCTGATTTCGATAACCTGTTCGATGCTGCCATTGCCCGCGCCGATGAAACGATACGCGGGTACATGGGAACGTCAGCCACCATTACATCCGGTGAGCAGTCAGGTGCGGTGATACGTGGTGTTTTTGATGACCCTGAAAATATCAGCTATGCCGGACAGGGCGTGCGCGTTGAAGGCTCCAGCCCGTCCCTGTTTGTCCGGACTGATGAGGTGCGGCAGCTGCGGCGTGGAGACACGCTGACCATCGGTGAGGAAAATTTCTGGGTAGATCGGGTTTCGCCGGATGATGGCGGAAGTTGTCATCTCTGGCTTGGACGGGGCGTACCGCCTGCCGTTAACCGTCGCCGCTGAAAGGGGGATGTATGGCCATAAAAGGTCTTGAGCAGGCCGTTGAAAACCTCAGCCGTATCAGCAAAACGGCGGTGCCTGGTGCCGCCGCAATGGCCATTAACCGCGTTGCTTCATCCGCGATATCGCAGTCGGCGTCACAGGTTGCCCGTGAGACAAAGGTACGCCGGAAACTGGTAAAGGAAAGGGCCAGGCTGAAAAGGGCCACGGTCAAAAATCCGCAGGCCAGAATCAAAGTTAACCGGGGGGATTTGCCCGTAATCAAGCTGGGTAATGCGCGGGTTGTCCTTTCGCGCCGCAGGCGTCGTAAAAAGGGGCAGCGTTCATCCCTGAAAGGTGGCGGCAGCGTGCTTGTGGTGGGTAACCGTCGTATTCCCGGCGCGTTTATTCAGCAACTGAAAAATGGCCGGTGGCATGTCATGCAGCGTGTGGCTGGGAAAAACCGTTACCCCATTGATGTGGTGAAAATCCCGATGGCGGTGCCGCTGACCACGGCGTTTAAACAAAATATTGAGCGGATACGGCGTGAACGTCTTCCGAAAGAGCTGGGCTATGCGCTGCAGCATCAACTGAGGATGGTAATAAAGCGATGAAACATACTGAACTCCGTGCAGCCGTACTGGATGCACTGGAGAAGCATGACACCGGGGCGACGTTTTTTGATGGTCGCCCCGCTGTTTTTGATGAGGCGGATTTTCCGGCAGTTGCCGTTTATCTCACCGGCGCTGAATACACGGGCGAAGAGCTGGACAGCGATACCTGGCAGGCGGAGCTGCATATCGAAGTTTTCCTGCCTGCTCAGGTGCCGGATTCAGAGCTGGATGCGTGGATGGAGTCCCGGATTTATCCGGTGATGAGCGATATCCCGGCACTGTCAGATTTGATCACCAGTATGGTGGCCAGCGGCTATGACTACCGGCGCGACGATGATGCGGGCTTGTGGAGTTCAGCCGATCTGACTTATGTCATTACCTATGAAATGTGAGGACGCTATGCCTGTACCAAATCCTACAATGCCGGTGAAAGGTGCCGGGACCACCCTGTGGGTTTATAAGGGGAGCGGTGACCCTTACGCGAATCCGCTTTCAGACGTTGACTGGTCGCGTCTGGCAAAAGTTAAAGACCTGACGCCCGGCGAACTGACCGCTGAGTCCTATGACGACAGCTATCTCGATGATGAAGATGCAGACTGGACTGCGACCGGGCAGGGGCAGAAATCTGCCGGAGATACCAGCTTCACGCTGGCGTGGATGCCCGGAGAGCAGGGGCAGCAGGCGCTGCTGGCGTGGTTTAATGAAGGCGATACCCGTGCCTATAAAATCCGCTTCCCGAACGGCACGGTCGATGTGTTCCGTGGCTGGGTCAGCAGTATCGGTAAGGCGGTGACGGCGAAGGAAGTGATCACCCGCACGGTGAAAGTCACCAATGTGGGACGTCCGTCGATGGCAGAAGATCGCAGCACGGTAACAGCGGCAACCGGCATGACCGTGACGCCTGCCAGCACCTCGGTGGTGAAAGGGCAGAGCACCACGCTGACCGTGGCCTTCCAGCCGGAGGGCGTAACCGACAAGAGCTTTCGTGCGGTGTCTGCGGATAAAACAAAAGCCACCGTGTCGGTCAGTGGTATGACCATCACCGTGAACGGCGTTGCTGCAGGCAAGGTCAACATTCCGGTTGTATCCGGTAATGGTGAGTTTGCTGCGGTTGCAGAAATTACCGTCACCGCCAGTTAATCCGGAGAGTCAGCGATGTTCCTGAAAACCGAATCATTTGAACATAACGGTGTGACCGTCACGCTTTCTGAACTGTCAGCCCTGCAGCGCATTGAGCATCTCGCCCTGATGAAACGGCAGGCAGAACAGGCGGAGTCAGACAGCAACCGGAAGTTTACTGTGGAAGACGCCATCAGAACCGGCGCGTTTCTGGTGGCGATGTCCCTGTGGCATAACCATCCGCAGAAGACGCAGATGCCGTCCATGAATGAAGCCGTTAAACAGATTGAGCAGGAAGTGCTTACCACCTGGCCCACGGAGGCAATTTCTCATGCTGAAAACGTGGTGTACCGGCTGTCTGGTATGTATGAGTTTGTGGTGAATAATGCCCCTGAACAGACAGAGGACGCCGGGCCCGCAGAGCCTGTTTCTGCGGGAAAGTGTTCGACGGTGAGCTGAGTTTTGCCCTGAAACTGGCGCGTGAGATGGGGCGACCCGACTGGCGTGCCATGCTTGCCGGGATGTCATCCACGGAGTATGCCGACTGGCACCGCTTTTACAGTACCCATTATTTTCATGATGTTCTGCTGGATATGCACTTTTCCGGGCTGACGTACACCGTGCTCAGCCTGTTTTTCAGCGATCCGGATATGCATCCGCTGGATTTCAGTCTGCTGAACCGGCGCGAGGCTGACGAAGAGCCTGAAGATGATGTGCTGATGCAGAAAGCGGCAGGGCTTGCCGGAGGTGTCCGCTTTGGCCCGGACGGGAATGAAGTTATCCCCGCTTCCCCGGATGTGGCGGACATGACGGAGGATGACGTAATGCTGATGACAGTATCAGAAGGGATCGCAGGAGGAGTCCGGTATGGCTGAACCGGTAGGCGATCTGGTCG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TTGATTTGAGTCTGGATGCGGCCAGATTTGACGAGCAGATGGCCAGAGTCAGGCGTCATTTTTCTGGTACGGAAAGTGATGCGAAAAAAACAGCGGCAGTCGTTGAACAGTCGCTGAGCCGACAGGCGCTGGCTGCACAGAAAGCGGGGATTTCCGTCGGGCAGTATAAAGCCGCCATGCGTATGCTGCCTGCACAGTTCACCGACGTGGCCACGCAGCTTGCAGGCGGGCAAAGTCCGTGGCTGATCCTGCTGCAACAGGGGGGGCAGGTGAAGGACTCCTTCGGCGGGATGATCCCCATGTTCAGGGGGCTTGCCGGTGCGATCACCCTGCCGATGGTGGGGGCCACCTCGCTGGCGGTGGCGACCGGTGCGCTGGCGTATGCCTGGTATCAGGGCAACTCAACCCTGTCCGATTTCAACAAAACGCTGGTCCTTTCCGGCAATCAGGCGGGACTGACGGCAGATCGTATGCTGGTCCTGTCCAGAGCCGGGCAGGCGGCAGGGCTGACGTTTAACCAGACCAGCGAGTCACTCAGCGCACTGGTTAAGGCGGGGGTAAGCGGTGAGGCTCAGATTGCGTCCATCAGCCAGAGTGTGGCGCGTTTCTCCTCTGCATCCGGCGTGGAGGTGGACAAGGTCGCTGAAGCCTTCGGGAAGCTGACCACAGACCCGACGTCGGGGCTGACGGCGATGGCTCGCCAGTTCCATAACGTGTCGGCGGAGCAGATTGCGTATGTTGCTCAGTTGCAGCGTTCCGGCGATGAAGCCGGGGCATTGCAGGCGGCGAACGAGGCCGCAACGAAAGGGTTTGATGACCAGACCCGCCGCCTGAAAGAGAACATGGGCACGCTGGAGACCTGGGCAGACAGGACTGCGCGGGCATTCAAATCCATGTGGGATGCGGTGCTGGATATTGGTCGTCCTGATACCGCGCAGGAGATGCTGATTAAGGCAGAGGCTGCGTATAAGAAAGCAGACGACATCTGGAATCTGCGCAAGGATGATTATTTTGTTAACGATGAAGCGCGGGCGCGTTACTGGGATGATCGTGAAAAGGCCCGTCTTGCGCTTGAAGCCGCCCGAAAGAAGGCTGAGCAGCAGACTCAACAGGACAAAAATGCGCAGCAGCAGAGCGATACCGAAGCGTCACGGCTGAAATATACCGAAGAGGCGCAGAAGGCTTACGAACGGCTGCAGACGCCGCTGGAGAAATATACCGCCCGTCAGGAAGAACTGAACAAGGCACTGAAAGACGGGAAAATCCTGCAGGCGGATTACAACACGCTGATGGCGGCGGCGAAAAAGGATTATGAAGCGACGCTGAAAAAGCCGAAACAGTCCAGCGTGAAGGTGTCTGCGGGCGATCGTCAGGAAGACAGTGCTCATGCTGCCCTGCTGACGCTTCAGGCAGAACTCCGGACGCTGGAGAAGCATGCCGGAGCAAATGAGAAAATCAGCCAGCAGCGCCGGGATTTGTGGAAGGCGGAGAGTCAGTTCGCGGTACTGGAGGAGGCGGCGCAACGTCGCCAGCTGTCTGCACAGGAGAAATCCCTGCTGGCGCATAAAGATGAGACGCTGGAGTACAAACGCCAGCTGGCTGCACTTGGCGACAAGGTTACGTATCAGGAGCGCCTGAACGCGCTGGCGCAGCAGGCGGATAAATTCGCACAGCAGCAACGGGCAAAACGGGCCGCCATTGATGCGAAAAGCCGGGGGCTGACTGACCGGCAGGCAGAACGGGAAGCCACGGAACAGCGCCTGAAGGAACAGTATGGCGATAATCCGCTGGCGCTGAATAACGTCATGTCAGAGCAGAAAAAGACCTGGGCGGCTGAAGACCAGCTTCGCGGGAACTGGATGGCAGGCCTGAAGTCCGGCTGGAGTGAGTGGGAAGAGAGCGCCACGGACAGTATGTCGCAGGTAAAAAGTGCAGCCACGCAGACCTTTGATGGTATTGCACAGAATATGGCGGCGATGCTGACCGGCAGTGAGCAGAACTGGCGCAGCTTCACCCGTTCCGTGCTGTCCATGATGACAGAAATTCTGCTTAAGCAGGCAATGGTGGGGATTGTCGGGAGTATCGGCAGCGCCATTGGCGGGGCTGTTGGTGGCGGCGCATCCGCGTCAGGCGGTACAGCCATTCAGGCCGCTGCGGCGAAATTCCATTTTGCAACCGGAGGATTTACGGGAACCGGCGGCAAATATGAGCCAGCGGGGATTGTTCACCGTGGTGAGTTTGTCTTCACGAAGGAGGCAACCAGCCGGATTGGCGTGGGGAATCTTTACCGGCTGATGCGCGGCTATGCCACCGGCGGTTATGTCGGTACACCGGGCAGCATGGCAGACAGCCGGTCGCAGGCGTCCGGGACGTTTGAGCAGAATAACCATGTGGTGATTAACAACGACGGCACGAACGGGCAGATAGGTCCGGCTGCTCTGAAGGCGGTGTATGACATGGCCCGCAAGGGTGCCCGTGATGAAATTCAGACACAGATGCGTGATGGTGGCCTGTTCTCCGGAGGTGGACGATGAAGACCTTCCGCTGGAAAGTGAAACCCGGTATGGATGTGGCTTCGGTCCCTTCTGTAAGAAAGGTGCGCTTTGGTGATGGCTATTCTCAGCGAGCGCCTGCCGGGCTGAATGCCAACCTGAAAACGTACAGCGTGACGCTTTCTGTCCCCCGTGAGGAGGCCACGGTACTGGAGTCGTTTCTGGAAGAGCACGGGGGCTGGAAATCCTTTCTGTGGACGCCGCCTTATGAGTGGCGGCAGATAAAGGTGACCTGCGCAAAATGGTCGTCGCGGGTCAGTATGCTGCGTGTTGAGTTCAGCGCAGAGTTTGAACAGGTGGTGAACTGATGCAGGATATCCGGCAGGAAACACTGAATGAATGCACCCGTGCGGAGCAGTCGGCCAGCGTGGTGCTCTGGGAAATCGACCTGACAGAGGTCGGTGGAGAACGTTATTTTTTCTGTAATGAGCAGAACGAAAAAGGTGAGCCGGTCACCTGGCAGGGGCGACAGTATCAGCCGTATCCCATTCAGGGGAGCGGTTTTGAACTGAATGGCAAAGGCACCAGTACGCGCCCCACGCTGACGGTTTCTAACCTGTACGGTATGGTCACCGGGATGGCGGAAGATATGCAGAGTCTGGTCGGCGGAACGGTGGTCCGGCGTAAGGTTTACGCCCGTTTTCTGGATGCGGTGAACTTCGTCAACGGAAACAGTTACGCCGATCCGGAGCAGGAGGTGATCAGCCGCTGGCGCATTGAGCAGTGCAGCGAACTGAGCGCGGTGAGTGCCTCCTTTGTACTGTCCACGCCGACGGAAACGGATGGCGCTGTTTTTCCGGGACGTATCATGCTGGCCAACACCTGCACCTGGACCTATCGCGGTGACGAGTGCGGTTATAGCGGTCCGGCTGTCGCGGATGAATATGACCAGCCAACGTCCGATATCACGAAGGATAAATGCAGCAAATGCCTGAGCGGTTGTAAGTTCCGCAATAACGTCGGCAACTTTGGCGGCTTCCTTTCCATTAACAAACTTTCGCAGTAAATCCCATGACACAGACAGAATCAGCGATTCTGGCGCACGCCCGGCGATGTGCGCCAGCGGAGTCGTGCGGCTTCGTGGTAAGCACGCCGGAGGGGGAAAGATATTTCCCCTGCGTGAATATCTCCGGTGAGCCGGAGGCTATTTCCGTATGTCGCCGGAAGACTGGCTGCAGGCAGAAATGCAGGGTGAGATTGTGGCGCTGGTCCACAGCCACCCCGGTGGTCTGCCCTGGCTGAGTGAGGCCGACCGGCGGCTGCAGGTGCAGAGTGATTTGCCGTGGTGGCTGGTCTGCCGGGGGACGATTCATAAGTTCCGCTGTGTGCCGCATCTCACCGGGCGGCGCTTTGAGCACGGTGTGACGGACTGTTACACACTGTTCCGGGC</w:t>
      </w:r>
    </w:p>
    <w:p w14:paraId="183A7867" w14:textId="77777777" w:rsidR="00C43315" w:rsidRPr="000433EB" w:rsidRDefault="002C18E5" w:rsidP="00CC4B8C">
      <w:pPr>
        <w:spacing w:after="120"/>
        <w:rPr>
          <w:i/>
          <w:u w:val="single"/>
          <w:lang w:val="en-GB"/>
        </w:rPr>
      </w:pPr>
      <w:r w:rsidRPr="000433EB">
        <w:rPr>
          <w:i/>
          <w:u w:val="single"/>
          <w:lang w:val="en-GB"/>
        </w:rPr>
        <w:t>C-trap EcoRI 39x parS DNA (17344 bp)</w:t>
      </w:r>
    </w:p>
    <w:p w14:paraId="1629CB15" w14:textId="77777777" w:rsidR="002C18E5" w:rsidRPr="000433EB" w:rsidRDefault="002C18E5" w:rsidP="00CC4B8C">
      <w:pPr>
        <w:spacing w:after="240"/>
        <w:rPr>
          <w:i/>
          <w:sz w:val="24"/>
          <w:u w:val="single"/>
          <w:lang w:val="en-GB"/>
        </w:rPr>
      </w:pPr>
      <w:r w:rsidRPr="000433EB">
        <w:rPr>
          <w:rFonts w:ascii="Courier New" w:hAnsi="Courier New" w:cs="Courier New"/>
          <w:sz w:val="16"/>
          <w:lang w:val="en-GB"/>
        </w:rPr>
        <w:t>GGCCGCGGTGTGCTCCTTATTTATACATAACGAAAAACGCCTCGAGTGAAGCGTTATTGGTATGCGGTAAAACCGCACTCAGGCGGCCTTGATAGTCATATCATCTGAATCAAATATTCCTGATGTATCGATATCGGTAATTCTTATTCCTTCGCTACCATCCATTGGAGGCCATCCTTCCTGACCATTTCCATCATTCCAGTCGAACTCACACACAACACCATATGCATTTAAGTCGCTTGAAATTGCTATAAGCAGAGCATGTTGCGCCAGCATGATTAATACAGCATTTAATACAGAGCCGTGTTTATTGAGTCGGTATTCAGAGTCTGACCAGAAATTATTAATCTGGTGAAGTTTTTCCTCTGTCATTACGTCATGGTCGATTTCAATTTCTATTGATGCTTTCCAGTCGTAATCAATGATGTATTTTTTGATGTTTGACATCTGTTCATATCCTCACAGATAAAAAATCGCCCTCACACTGGAGGGCAAAGAAGATTTCCAATAATCAGAACAAGTCGGCTCCTGTTTAGTTACGAGCGACATTGCTCCGTGTATTCACTCGTTGGAATGAATACACAGTGCAGTGTTTATTCTGTTATTTATGCCAAAAATAAAGGCCACTATCAGGCAGCTTTGTTGTTCTGTTTACCAAGTTCTCTGGCAATCATTGCCGTCGTTCGTATTGCCCATTTATCGACATATTTCCCATCTTCCATTACAGGAAACATTTCTTCAGGCTTAACCATGCATTCCGATTGCAGCTTGCATCCATTGCATCGCTTGAATTGTCCACACCATTGATTTTTATCAATAGTCGTAGTCATACGGATAGTCCTGGTATTGTTCCATCACATCCTGAGGATGCTCTTCGAACTCTTCAAATTCTTCTTCCATATATCACCTTAAATAGTGGATTGCGGTAGTAAAGATTGTGCCTGTCTTTTAACCACATCAGGCTCGGTGGTTCTCGTGTACCCCTACAGCGAGAAATCGGATAAACTATTACAACCCCTACAGTTTGATGAGTATAGAAATGGATCCACTCGTTATTCTCGGACGAGTGTTCAGTAATGAACCTCTGGAGAGAACCATGTATATGATCGTTATCTGGGTTGGACTTCTGCTTTTAAGCCCAGATAACTGGCCTGAATATGTTAATGAGAGAATCGGTATTCCTCATGTGTGGCATGTTTTCGTCTTTGCTCTTGCATTTTCGCTAGCAATTAATGTGCATCGATTATCAGCTATTGCCAGCGCCAGATATAAGCGATTTAAGCTAAGAAAACGCATTAAGATGCAAAACGATAAAGTGCGATCAGTAATTCAAAACCTTACAGAAGAGCAATCTATGGTTTTGTGCGCAGCCCTTAATGAAGGCAGGAAGTATGTGGTTACATCAAAACAATTCCCATACATTAGTGAGTTGATTGAGCTTGGTGTGTTGAACAAAACTTTTTCCCGATGGAATGGAAAGCATATATTATTCCCTATTGAGGATATTTACTGGACTGAATTAGTTGCCAGCTATGATCCATATAATATTGAGATAAAGCCAAGGCCAATATCTAAGTAACTAGATAAGAGGAATCGATTTTCCCTTAATTTTCTGGCGTCCACTGCATGTTATGCCGCGTTCGCCAGGCTTGCTGTACCATGTGCGCTGATT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CTTGCGCTCAATACGTTGCAGGTTGCTTTCAATCTGTTTGTGGTATTCAGCCAGCACTGTAAGGTCTATCGGATTTAGTGCGCTTTCTACTCGTGATTTCGGTTTGCGATTCAGCGAGAGAATAGGGCGGTTAACTGGTTTTGCGCTTACCCCAACCAACAGGGGATTTGCTGCTTTCCATTGAGCCTGTTTCTCTGCGCGACGTTCGCGGCGGCGTGTTTGTGCATCCATCTGGATTCTCCTGTCAGTTAGCTTTGGTGGTGTGTGGCAGTTGTAGTCCTGAACGAAAACCCCCCGCGATTGGCACATTGGCAGCTAATCCGGAATCGCACTTACGGCCAATGCTTCGTTTCGTATCACACACCCCAAAGCCTTCTGCTTTGAATGCTGCCCTTCTTCAGGGCTTAATTTTTAAGAGCGTCACCTTCATGGTGGTCAGTGCGTCCTGCTGATGTGCTCAGTATCACCGCCAGTGGTATTTATGTCAACACCGCCAGAGATAATTTATCACCGCAGATGGTTATCTGTATGTTTTTTATATGAATTTATTTTTTGCAGGGGGGCATTGTTTGGTAGGTGAGAGATCTGAATTGCTATGTTTAGTGAGTTGTATCTATTTATTTTTCAATAAATACAATTGGTTATGTGTTTTGGGGGCGATCGTGAGGCAAAGAAAACCCGGCGCTGAGGCCGGGTTATTCTTGTTCTCTGGTCAAATTATATAGTTGGAAAACAAGGATGCATATATGAATGAACGATGCAGAGGCAATGCCGATGGCGATAGTGGGTATCATGTAGCCGCTTATGCTGGAAAGAAGCAATAACCCGCAGAAAAACAAAGCTCCAAGCTCAACAAAACTAAGGGCATAGACAATAACTACCGATGTCATATACCCATACTCTCTAATCTTGGCCAGTCGGCGCGTTCTGCTTCCGATTAGAAACGTCAAGGCAGCAATCAGGATTGCAATCATGGTTCCTGCATATGATGACAATGTCGCCCCAAGACCATCTCTATGAGCTGAAAAAGAAACACCAGGAATGTAGTGGCGGAAAAGGAGATAGCAAATGCTTACGATAACGTAAGGAATTATTACTATGTAAACACCAGGCATGATTCTGTTCCGCATAATTACTCCTGATAATTAATCCTTAACTTTGCCCACCTGCCTTTTAAAACATTCCAGTATATCACTTTTCATTCTTGCGTAGCAATATGCCATCTCTTCAGCTATCTCAGCATTGGTGACCTTGTTCAGAGGCGCTGAGAGATGGCCTTTTTCTGATAGATAATGTTCTGTTAAAATATCTCCGGCCTCATCTTTTGCCCGCAGGCTAATGTCTGAAAATTGAGGTGACGGGTTAAAAATAATATCCTTGGCAACCTTTTTTATATCCCTTTTAAATTTTGGCTTAATGACTATATCCAATGAGTCAAAAAGCTCCCCTTCAATATCTGTTGCCCCTAAGACCTTTAATATATCGCCAAATACAGGTAGCTTGGCTTCTACCTTCACCGTTGTTCGGCCGATGAAATGCATATGCATAACATCGTCTTTGGTGGTTCCCCTCATCAGTGGCTCTATCTGAACGCGCTCTCCACTGCTTAATGACATTCCTTTCCCGATTAAAAAATCTGTCAGATCGGATGTGGTCGGCCCGAAAACAGTTCTGGCAAAACCAATGGTGTCGCCTTCAACAAACAAAAAAGATGGGAATCCCAATGATTCGTCATCTGCGAGGCTGTTCTTAATATCTTCAACTGAAGCTTTAGAGCGATTTATCTTCTGAACCAGACTCTTGTCATTTGTTTTGGTAAAGAGAAAAGTTTTTCCATCGATTTTATGAATATACAAATAATTGGAGCCAACCTGCAGGTGATGATTATCAGCCAGCAGAGAATTAAGGAAAACAGACAGGTTTATTGAGCGCTTATCTTTCCCTTTATTTTTGCTGCGGTAAGTCGCATAAAAACCATTCTTCATAATTCAATCCATTTACTATGTTATGTTCTGAGGGGAGTGAAAATTCCCCTAATTCGATGAAGATTCTTGCTCAATTGTTATCAGCTATGCGCCGACCAGAACACCTTGCCGATCAGCCAAACGTCTCTTCAGGCCACTGACTAGCGATAACTTTCCCCACAACGGAACAACTCTCATTGCATGGGATCATTGGGTACTGTGGGTTTAGTGGTTGTAAAAACACCTGACCGCTATCCCTGATCAGTTTCTTGAAGGTAAACTCATCACCCCCAAGTCTGGCTATGCAGAAATCACCTGGCTCAACAGCCTGCTCAGGGTCAACGAGAATTAACATTCCGTCAGGAAAGCTTGGCTTGGAGCCTGTTGGTGCGGTCATGGAATTACCTTCAACCTCAAGCCAGAATGCAGAATCACTGGCTTTTTTGGTTGTGCTTACCCATCTCTCCGCATCACCTTTGGTAAAGGTTCTAAGCTTAGGTGAGAACATCCCTGCCTGAACATGAGAAAAAACAGGGTACTCATACTCACTTCTAAGTGACGGCTGCATACTAACCGCTTCATACATCTCGTAGATTTCTCTGGCGATTGAAGGGCTAAATTCTTCAACGCTAACTTTGAGAATTTTTGTAAGCAATGCGGCGTTATAAGCATTTAATGCATTGATGCCATTAAATAAAGCACCAACGCCTGACTGCCCCATCCCCATCTTGTCTGCGACAGATTCCTGGGATAAGCCAAGTTCATTTTTCTTTTTTTCATAAATTGCTTTAAGGCGACGTGCGTCCTCAAGCTGCTCTTGTGTTAATGGTTTCTTTTTTGTGCTCATACGTTAAATCTATCACCGCAAGGGATAAATATCTAACACCGTGCGTGTTGACTATTTTACCTCTGGCGGTGATAATGGTTGCATGTACTAAGGAGGTTGTATGGAACAACGCATAACCCTGAAAGATTATGCAATGCGCTTTGGGCAAACCAAGACAGCTAAAGATCTCGGCGTATATCAAAGCGCGATCAACAAGGCCATTCATGCAGGCCGAAAGATTTTTTTAACTATAAACGCTGATGGAAGCGTTTATGCGGAAGAGGTAAAGCCCTTCCCGAGTAACAAAAAAACAACAGCATAAATAACCCCGCTCTTACACATTCCAGCCCTGAAAAAGGGCATCAAATTAAACCACACCTATGGTGTATGCATTTATTTGCATACATTCAATCAATTGTTATCTAAGGAAATACTTACATATGGTTCGTGCAAACAAACGCAACGAGGCTCTACGAATCGAGAGTGCGTTGCTTAACAAAATCGCAATGCTTGGAACTGAGAAGACAGCGGAAGCTGTGGGCGTTGATAAGTCGC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GTCGTA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AACGTG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CTATCG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TCGGAT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CTTACAATTT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ACCGCATATATGGTGCACTCTCAGTACAATCTGCTCTGATGCCGCATAGTTAA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GCCATGCCGGC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</w:t>
      </w:r>
      <w:r w:rsidRPr="000433EB">
        <w:rPr>
          <w:rFonts w:ascii="Courier New" w:hAnsi="Courier New" w:cs="Courier New"/>
          <w:sz w:val="16"/>
          <w:lang w:val="en-GB"/>
        </w:rPr>
        <w:lastRenderedPageBreak/>
        <w:t>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CCGAAACAAGCGCTCATGAGCCCGAAGTGGCGAGCCCGATCTTCCCCATCGGTGATGTCGGCGATATAGGCGCCAGCAACCGCACCTGTGGCGCCGGTGATGCCGGCCACGATGCGTCCGGCGTAGAGGATCGAGATCTCGATCCCGCGAAATTAATACGACTCACTATAGGGGAATTGTGAGCGGATAACAATTCCCTT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CATATTGGACTCGACTTTCACGTGGAACA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CCATATTGGACTCGGACC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TGAGCCTGGACTAGGT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CAGGTTCTTTTTTCTT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TTCTGATTAATGTACAGCTAGAAATAATTTTGTTTAACTTTAAGAAGGAGATATACCATG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TCACGTGGAACA</w:t>
      </w:r>
      <w:r w:rsidRPr="000433EB">
        <w:rPr>
          <w:rFonts w:ascii="Courier New" w:hAnsi="Courier New" w:cs="Courier New"/>
          <w:sz w:val="16"/>
          <w:lang w:val="en-GB"/>
        </w:rPr>
        <w:t>CATGGCTAAAGGCCTTGGAAAAGGGATTAATGC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0433EB">
        <w:rPr>
          <w:rFonts w:ascii="Courier New" w:hAnsi="Courier New" w:cs="Courier New"/>
          <w:sz w:val="16"/>
          <w:highlight w:val="yellow"/>
          <w:lang w:val="en-GB"/>
        </w:rPr>
        <w:t>TGTTCCACGTGAAACA</w:t>
      </w:r>
      <w:r w:rsidRPr="000433EB">
        <w:rPr>
          <w:rFonts w:ascii="Courier New" w:hAnsi="Courier New" w:cs="Courier New"/>
          <w:sz w:val="16"/>
          <w:lang w:val="en-GB"/>
        </w:rPr>
        <w:t>AAGAAAAAAGAACCTGTGAAAGATGCGGTTCTAAAAGAACGGGAATCCTATCTCCAAAATTATTTTGGAACAACAGTTAATATTAAAAGACAGAAGAAAAAAGGCAAAATCGAAATTGAATTTTTCTCTAATGAAGACCTTGACCGGATTTTAGAGCTTTTGTCTGAACGAGAATCATAAGGATCC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ATCCGA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CGATAG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CACGTT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TACGAC</w:t>
      </w:r>
      <w:r w:rsidRPr="000433EB">
        <w:rPr>
          <w:rFonts w:ascii="Courier New" w:hAnsi="Courier New" w:cs="Courier New"/>
          <w:sz w:val="16"/>
          <w:highlight w:val="red"/>
          <w:lang w:val="en-GB"/>
        </w:rPr>
        <w:t>GAATTC</w:t>
      </w:r>
      <w:r w:rsidRPr="000433EB">
        <w:rPr>
          <w:rFonts w:ascii="Courier New" w:hAnsi="Courier New" w:cs="Courier New"/>
          <w:sz w:val="16"/>
          <w:lang w:val="en-GB"/>
        </w:rPr>
        <w:t>TCAACTGTGAGGAGGCCACGGTACTGGAGTCGTTTCTGGAAGAGCACGGGGGCTGGAAATCCTTTCTGTGGACGCCGCCTTATGAGTGGCGGCAGATAAAGGTGACCTGCGCAAAATGGTCGTCGCGGGTCAGTATGCTGCGTGTTGAGTTCAGCGCAGAGTTTGAACAGGTGGTGAACTGATGCAGGATATCCGGCAGGAAACACTGAATGAATGCACCCGTGCGGAGCAGTCGGCCAGCGTGGTGCTCTGGGAAATCGACCTGACAGAGGTCGGTGGAGAACGTTATTTTTTCTGTAATGAGCAGAACGAAAAAGGTGAGCCGGTCACCTGGCAGGGGCGACAGTATCAGCCGTATCCCATTCAGGGGAGCGGTTTTGAACTGAATGGCAAAGGCACCAGTACGCGCCCCACGCTGACGGTTTCTAACCTGTACGGTATGGTCACCGGGATGGCGGAAGATATGCAGAGTCTGGTCGGCGGAACGGTGGTCCGGCGTAAGGTTTACGCCCGTTTTCTGGATGCGGTGAACTTCGTCAACGGAAACAGTTACGCCGATCCGGAGCAGGAGGTGATCAGCCGCTGGCGCATTGAGCAGTGCAGCGAACTGAGCGCGGTGAGTGCCTCCTTTGTACTGTCCACGCCGACGGAAACGGATGGCGCTGTTTTTCCGGGACGTATCATGCTGGCCAACACCTGCACCTGGACCTATCGCGGTGACGAGTGCGGTTATAGCGGTCCGGCTGTCGCGGATGAATATGACCAGCCAACGTCCGATATCACGAAGGATAAATGCAGCAAATGCCTGAGCGGTTGTAAGTTCCGCAATAACGTCGGCAACTTTGGCGGCTTCCTTTCCATTAACAAACTTTCGCAGTAAATCCCATGACACAGACAGAATCAGCGATTCTGGCGCACGCCCGGCGATGTGCGCCAGCGGAGTCGTGCGGCTTCGTGGTAAGCACGCCGGAGGGGGAAAGATATTTCCCCTGCGTGAATATCTCCGGTGAGCCGGAGGCTATTTCCGTATGTCGCCGGAAGACTGGCTGCAGGCAGAAATGCAGGGTGAGATTGTGGCGCTGGTCCACAGCCACCCCGGTGGTCTGCCCTGGCTGAGTGAGGCCGACCGGCGGCTGCAGGTGCAGAGTGATTTGCCGTGGTGGCTGGTCTGCCGGGGGACGATTCATAAGTTCCGCTGTGTGCCGCATCTCACCGGGCGGCGCTTTGAGCACGGTGTGACGGACTGTTACACACTGTTCCGGGC</w:t>
      </w:r>
    </w:p>
    <w:p w14:paraId="1B71BBA7" w14:textId="77777777" w:rsidR="004B382B" w:rsidRDefault="004B382B" w:rsidP="00CC4B8C">
      <w:pPr>
        <w:autoSpaceDE w:val="0"/>
        <w:autoSpaceDN w:val="0"/>
        <w:adjustRightInd w:val="0"/>
        <w:spacing w:after="120" w:line="240" w:lineRule="auto"/>
        <w:rPr>
          <w:rFonts w:cs="Calibri,Italic"/>
          <w:i/>
          <w:iCs/>
          <w:u w:val="single"/>
          <w:lang w:val="en-US"/>
        </w:rPr>
      </w:pPr>
      <w:r w:rsidRPr="003B25ED">
        <w:rPr>
          <w:rFonts w:cs="Calibri,Italic"/>
          <w:i/>
          <w:iCs/>
          <w:u w:val="single"/>
          <w:lang w:val="en-US"/>
        </w:rPr>
        <w:t xml:space="preserve">C-trap </w:t>
      </w:r>
      <w:r>
        <w:rPr>
          <w:rFonts w:cs="Calibri,Italic"/>
          <w:i/>
          <w:iCs/>
          <w:u w:val="single"/>
          <w:lang w:val="en-US"/>
        </w:rPr>
        <w:t>2</w:t>
      </w:r>
      <w:r w:rsidRPr="003B25ED">
        <w:rPr>
          <w:rFonts w:cs="Calibri,Italic"/>
          <w:i/>
          <w:iCs/>
          <w:u w:val="single"/>
          <w:lang w:val="en-US"/>
        </w:rPr>
        <w:t>x parS DNA (2</w:t>
      </w:r>
      <w:r>
        <w:rPr>
          <w:rFonts w:cs="Calibri,Italic"/>
          <w:i/>
          <w:iCs/>
          <w:u w:val="single"/>
          <w:lang w:val="en-US"/>
        </w:rPr>
        <w:t>0147</w:t>
      </w:r>
      <w:r w:rsidRPr="003B25ED">
        <w:rPr>
          <w:rFonts w:cs="Calibri,Italic"/>
          <w:i/>
          <w:iCs/>
          <w:u w:val="single"/>
          <w:lang w:val="en-US"/>
        </w:rPr>
        <w:t xml:space="preserve"> bp)</w:t>
      </w:r>
    </w:p>
    <w:p w14:paraId="1C58A41D" w14:textId="79229478" w:rsidR="004B382B" w:rsidRDefault="004B382B" w:rsidP="00CC4B8C">
      <w:pPr>
        <w:spacing w:after="240"/>
        <w:rPr>
          <w:rFonts w:ascii="Courier New" w:hAnsi="Courier New" w:cs="Courier New"/>
          <w:sz w:val="16"/>
          <w:szCs w:val="16"/>
          <w:lang w:val="en-US"/>
        </w:rPr>
      </w:pPr>
      <w:r w:rsidRPr="004B382B">
        <w:rPr>
          <w:rFonts w:ascii="Courier New" w:hAnsi="Courier New" w:cs="Courier New"/>
          <w:sz w:val="16"/>
          <w:szCs w:val="16"/>
          <w:lang w:val="en-US"/>
        </w:rPr>
        <w:t>GGCCGCGGTGTGCTCCTTATTTATACATAACGAAAAACGCCTCGAGTGAAGCGTTATTGGTATGCGGTAAAACCGCACTCAGGCGGCCTTGATAGTCATATCATCTGAATCAAATATTCCTGATGTATCGATATCGGTAATTCTTATTCCTTCGCTACCATCCATTGGAGGCCATCCTTCCTGACCATTTCCATCATTCCAGTCGAACTCACACACAACACCATATGCATTTAAGTCGCTTGAAATTGCTATAAGCAGAGCATGTTGCGCCAGCATGATTAATACAGCATTTAATACAGAGCCGTGTTTATTGAGTCGGTATTCAGAGTCTGACCAGAAATTATTAATCTGGTGAAGTTTTTCCTCTGTCATTACGTCATGGTCGATTTCAATTTCTATTGATGCTTTCCAGTCGTAATCAATGATGTATTTTTTGATGTTTGACATCTGTTCATATCCTCACAGATAAAAAATCGCCCTCACACTGGAGGGCAAAGAAGATTTCCAATAATCAGAACAAGTCGGCTCCTGTTTAGTTACGAGCGACATTGCTCCGTGTATTCACTCGTTGGAATGAATACACAGTGCAGTGTTTATTCTGTTATTTATGCCAAAAATAAAGGCCACTATCAGGCAGCTTTGTTGTTCTGTTTACCAAGTTCTCTGGCAATCATTGCCGTCGTTCGTATTGCCCATTTATCGACATATTTCCCATCTTCCATTACAGGAAACATTTCTTCAGGCTTAACCATGCATTCCGATTGCAGCTTGCATCCATTGCATCGCTTGAATTGTCCACACCATTGATTTTTATCAATAGTCGTAGTCATACGGATAGTCCTGGTATTGTTCCATCACATCCTGAGGATGCTCTTCGAACTCTTCAAATTCTTCTTCCATATATCACCTTAAATAGTGGATTGCGGTAGTAAAGATTGTGCCTGTCTTTTAACCACATCAGGCTCGGTGGTTCTCGTGTACCCCTACAGCGAGAAATCGGATAAACTATTACAACCCCTACAGTTTGATGAGTATAGAAATGGATCCACTCGTTATTCTCGGACGAGTGTTCAGTAATGAACCTCTGGAGAGAACCATGTATATGATCGTTATCTGGGTTGGACTTCTGCTTTTAAGCCCAGATAACTGGCCTGAATATGTTAATGAGAGAATCGGTATTCCTCATGTGTGGCATGTTTTCGTCTTTGCTCTTGCATTTTCGCTAGCAATTAATGTGCATCGATTATCAGCTATTGCCAGCGCCAGATATAAGCGATTTAAGCTAAGAAAACGCATTAAGATGCAAAACGATAAAGTGCGATCAGTAATTCAAAACCTTACAGAAGAGCAATCTATGGTTTTGTGCGCAGCCCTTAATGAAGGCAGGAAGTATGTGGTTACATCAAAACAATTCCCATACATTAGTGAGTTGATTGAGCTTGGTGTGTTGAACAAAACTTTTTCCCGATGGAATGGAAAGCATATATTATTCCCTATTGAGGATATTTACTGGACTGAATTAGTTGCCAGCTATGATCCATATAATATTGAGATAAAGCCAAGGCCAATATCTAAGTAACTAGATAAGAGGAATCGATTTTCCCTTAATTTTCTGGCGTCCACTGCATGTTATGCCGCGTTCGCCAGGCTTGCTGTACCATGTGCGCTGATT</w:t>
      </w:r>
      <w:r w:rsidRPr="004B382B">
        <w:rPr>
          <w:rFonts w:ascii="Courier New" w:hAnsi="Courier New" w:cs="Courier New"/>
          <w:sz w:val="16"/>
          <w:szCs w:val="16"/>
          <w:lang w:val="en-US"/>
        </w:rPr>
        <w:lastRenderedPageBreak/>
        <w:t>CTTGCGCTCAATACGTTGCAGGTTGCTTTCAATCTGTTTGTGGTATTCAGCCAGCACTGTAAGGTCTATCGGATTTAGTGCGCTTTCTACTCGTGATTTCGGTTTGCGATTCAGCGAGAGAATAGGGCGGTTAACTGGTTTTGCGCTTACCCCAACCAACAGGGGATTTGCTGCTTTCCATTGAGCCTGTTTCTCTGCGCGACGTTCGCGGCGGCGTGTTTGTGCATCCATCTGGATTCTCCTGTCAGTTAGCTTTGGTGGTGTGTGGCAGTTGTAGTCCTGAACGAAAACCCCCCGCGATTGGCACATTGGCAGCTAATCCGGAATCGCACTTACGGCCAATGCTTCGTTTCGTATCACACACCCCAAAGCCTTCTGCTTTGAATGCTGCCCTTCTTCAGGGCTTAATTTTTAAGAGCGTCACCTTCATGGTGGTCAGTGCGTCCTGCTGATGTGCTCAGTATCACCGCCAGTGGTATTTATGTCAACACCGCCAGAGATAATTTATCACCGCAGATGGTTATCTGTATGTTTTTTATATGAATTTATTTTTTGCAGGGGGGCATTGTTTGGTAGGTGAGAGATCTGAATTGCTATGTTTAGTGAGTTGTATCTATTTATTTTTCAATAAATACAATTGGTTATGTGTTTTGGGGGCGATCGTGAGGCAAAGAAAACCCGGCGCTGAGGCCGGGTTATTCTTGTTCTCTGGTCAAATTATATAGTTGGAAAACAAGGATGCATATATGAATGAACGATGCAGAGGCAATGCCGATGGCGATAGTGGGTATCATGTAGCCGCTTATGCTGGAAAGAAGCAATAACCCGCAGAAAAACAAAGCTCCAAGCTCAACAAAACTAAGGGCATAGACAATAACTACCGATGTCATATACCCATACTCTCTAATCTTGGCCAGTCGGCGCGTTCTGCTTCCGATTAGAAACGTCAAGGCAGCAATCAGGATTGCAATCATGGTTCCTGCATATGATGACAATGTCGCCCCAAGACCATCTCTATGAGCTGAAAAAGAAACACCAGGAATGTAGTGGCGGAAAAGGAGATAGCAAATGCTTACGATAACGTAAGGAATTATTACTATGTAAACACCAGGCATGATTCTGTTCCGCATAATTACTCCTGATAATTAATCCTTAACTTTGCCCACCTGCCTTTTAAAACATTCCAGTATATCACTTTTCATTCTTGCGTAGCAATATGCCATCTCTTCAGCTATCTCAGCATTGGTGACCTTGTTCAGAGGCGCTGAGAGATGGCCTTTTTCTGATAGATAATGTTCTGTTAAAATATCTCCGGCCTCATCTTTTGCCCGCAGGCTAATGTCTGAAAATTGAGGTGACGGGTTAAAAATAATATCCTTGGCAACCTTTTTTATATCCCTTTTAAATTTTGGCTTAATGACTATATCCAATGAGTCAAAAAGCTCCCCTTCAATATCTGTTGCCCCTAAGACCTTTAATATATCGCCAAATACAGGTAGCTTGGCTTCTACCTTCACCGTTGTTCGGCCGATGAAATGCATATGCATAACATCGTCTTTGGTGGTTCCCCTCATCAGTGGCTCTATCTGAACGCGCTCTCCACTGCTTAATGACATTCCTTTCCCGATTAAAAAATCTGTCAGATCGGATGTGGTCGGCCCGAAAACAGTTCTGGCAAAACCAATGGTGTCGCCTTCAACAAACAAAAAAGATGGGAATCCCAATGATTCGTCATCTGCGAGGCTGTTCTTAATATCTTCAACTGAAGCTTTAGAGCGATTTATCTTCTGAACCAGACTCTTGTCATTTGTTTTGGTAAAGAGAAAAGTTTTTCCATCGATTTTATGAATATACAAATAATTGGAGCCAACCTGCAGGTGATGATTATCAGCCAGCAGAGAATTAAGGAAAACAGACAGGTTTATTGAGCGCTTATCTTTCCCTTTATTTTTGCTGCGGTAAGTCGCATAAAAACCATTCTTCATAATTCAATCCATTTACTATGTTATGTTCTGAGGGGAGTGAAAATTCCCCTAATTCGATGAAGATTCTTGCTCAATTGTTATCAGCTATGCGCCGACCAGAACACCTTGCCGATCAGCCAAACGTCTCTTCAGGCCACTGACTAGCGATAACTTTCCCCACAACGGAACAACTCTCATTGCATGGGATCATTGGGTACTGTGGGTTTAGTGGTTGTAAAAACACCTGACCGCTATCCCTGATCAGTTTCTTGAAGGTAAACTCATCACCCCCAAGTCTGGCTATGCAGAAATCACCTGGCTCAACAGCCTGCTCAGGGTCAACGAGAATTAACATTCCGTCAGGAAAGCTTGGCTTGGAGCCTGTTGGTGCGGTCATGGAATTACCTTCAACCTCAAGCCAGAATGCAGAATCACTGGCTTTTTTGGTTGTGCTTACCCATCTCTCCGCATCACCTTTGGTAAAGGTTCTAAGCTTAGGTGAGAACATCCCTGCCTGAACATGAGAAAAAACAGGGTACTCATACTCACTTCTAAGTGACGGCTGCATACTAACCGCTTCATACATCTCGTAGATTTCTCTGGCGATTGAAGGGCTAAATTCTTCAACGCTAACTTTGAGAATTTTTGTAAGCAATGCGGCGTTATAAGCATTTAATGCATTGATGCCATTAAATAAAGCACCAACGCCTGACTGCCCCATCCCCATCTTGTCTGCGACAGATTCCTGGGATAAGCCAAGTTCATTTTTCTTTTTTTCATAAATTGCTTTAAGGCGACGTGCGTCCTCAAGCTGCTCTTGTGTTAATGGTTTCTTTTTTGTGCTCATACGTTAAATCTATCACCGCAAGGGATAAATATCTAACACCGTGCGTGTTGACTATTTTACCTCTGGCGGTGATAATGGTTGCATGTACTAAGGAGGTTGTATGGAACAACGCATAACCCTGAAAGATTATGCAATGCGCTTTGGGCAAACCAAGACAGCTAAAGATCTCGGCGTATATCAAAGCGCGATCAACAAGGCCATTCATGCAGGCCGAAAGATTTTTTTAACTATAAACGCTGATGGAAGCGTTTATGCGGAAGAGGTAAAGCCCTTCCCGAGTAACAAAAAAACAACAGCATAAATAACCCCGCTCTTACACATTCCAGCCCTGAAAAAGGGCATCAAATTAAACCACACCTATGGTGTATGCATTTATTTGCATACATTCAATCAATTGTTATCTAAGGAAATACTTACATATGGTTCGTGCAAACAAACGCAACGAGGCTCTACGAATCGAGAGTGCGTTGCTTAACAAAATCGCAATGCTTGGAACTGAGAAGACAGCGGAAGCTGTGGGCGTTGATAAGTCG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TTTACAATTTC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ATGGTGCACTCTCAGTACAATCTGCTCTGATGCCGCATAGTTAA</w:t>
      </w:r>
      <w:r w:rsidRPr="004B382B">
        <w:rPr>
          <w:rFonts w:ascii="Courier New" w:hAnsi="Courier New" w:cs="Courier New"/>
          <w:sz w:val="16"/>
          <w:szCs w:val="16"/>
          <w:lang w:val="en-US"/>
        </w:rPr>
        <w:lastRenderedPageBreak/>
        <w:t>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CTCTAGAAATAATTTTGTTTAACTTTAAGAAGGAGATATACCATG</w:t>
      </w:r>
      <w:r w:rsidRPr="004B382B">
        <w:rPr>
          <w:rFonts w:ascii="Courier New" w:hAnsi="Courier New" w:cs="Courier New"/>
          <w:sz w:val="16"/>
          <w:szCs w:val="16"/>
          <w:highlight w:val="yellow"/>
          <w:lang w:val="en-US"/>
        </w:rPr>
        <w:t>TGTTTCACGTGGAACA</w:t>
      </w:r>
      <w:r w:rsidRPr="004B382B">
        <w:rPr>
          <w:rFonts w:ascii="Courier New" w:hAnsi="Courier New" w:cs="Courier New"/>
          <w:sz w:val="16"/>
          <w:szCs w:val="16"/>
          <w:lang w:val="en-US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4B382B">
        <w:rPr>
          <w:rFonts w:ascii="Courier New" w:hAnsi="Courier New" w:cs="Courier New"/>
          <w:sz w:val="16"/>
          <w:szCs w:val="16"/>
          <w:highlight w:val="yellow"/>
          <w:lang w:val="en-US"/>
        </w:rPr>
        <w:t>TGTTCCACGTGAAACA</w:t>
      </w:r>
      <w:r w:rsidRPr="004B382B">
        <w:rPr>
          <w:rFonts w:ascii="Courier New" w:hAnsi="Courier New" w:cs="Courier New"/>
          <w:sz w:val="16"/>
          <w:szCs w:val="16"/>
          <w:lang w:val="en-US"/>
        </w:rPr>
        <w:t>AAGAAAAAAGAACCTGTGAAAGATGCGGTTCTAAAAGAACGGGAATCCTATCTCCAAAATTATTTTGGAACAACAGTTAATATTAAAAGACAGAAGAAAAAAGGCAAAATCGAAATTGAATTTTTCTCTAATGAAGACCTTGACCGGATTTTAGAGCTTTTGTCTGAACGAGAATCATAAGGATCCTCAACTGTGAGGAGGCTCACGGACGCGAAGAACAGGCACGCGTGCTGGCAGAAACCCCCGGTATGACCGTGAAAACGGCCCGCCGCATTCTGGCCGCAGCACCACAGAGTGCACAGGCGCGCAGTGACACTGCGCTGGATCGTCTGATGCAGGGGGCACCGGCACCGCTGGCTGCAGGTAACCCGGCATCTGATGCCGTTAACGATTTGCTGAACACACCAGTGTAAGGGATGTTTATGACGAGCAAAGAAACCTTTACCCATTACCAGCCGCAGGGCAACAGTGACCCGGCTCATACCGCAACCGCGCCCGGCGGATTGAGTGCGAAAGCGCCTGCAATGACCCCGCTGATGCTGGACACCTCCAGCCGTAAGCTGGTTGCGTGGGATGGCACCACCGACGGTGCTGCCGTTGGCATTCTTGCGGTTGCTGCTGACCAGACCAGCACCACGCTGACGTTCTACAAGTCCGGCACGTTCCGTTATGAGGATGTGCTCTGGCCGGAGGCTGCCAGCGACGAGACGAAAAAACGGACCGCGTTTGCCGGAACGGCAATCAGCATCGTTTAACTTTACCCTTCATCACTAAAGGCCGCCTGTGCGGCTTTTTTTACGGGATTTTTTTATGTCGATGTACACAACCGCCCAACTGCTGGCGGCAAATGAGCAGAAATTTAAGTTTGATCCGCTGTTTCTGCGTCTCTTTTTCCGTGAGAGCTATCCCTTCACCACGGAGAAAGTCTATCTCTCACAAATTCCGGGACTGGTAAACATGGCGCTGTACGTTTCGCCGATTGTTTCCGGTGAGGTTATCCGTTCCCGTGGCGGCTCCACCTCTGAATTTACGCCGGGATATGTCAAGCCGAAGCATGAAGTGAATCCGCAGATGACCCTGCGTCGCCTGCCGGATGAAGATCCGCAGAATCTGGCGGACCCGGCTTACCGCCGCCGTCGCATCATCATGCAGAACATGCGTGACGAAGAGCTGGCCATTGCTCAGGTCGAAGAGATGCAGGCAGTTTCTGCCGTGCTTAAGGGCAAATACACCATGACCGGTGAAGCCTTCGATCCGGTTGAGGTGGATATGGGCCGCAGTGAGGAGAATAACATCACGCAGTCCGGCGGCACGGAGTGGAGCAAGCGTGACAAGTCCACGTATGACCCGACCGACGATATCGAAGCCTACGCGCTGAACGCCAGCGGTGTGGTGAATATCATCGTGTTCGATCCGAAAGGCTGGGCGCTGTTCCGTTCCTTCAAAGCCGTCAAGGAGAAGCTGGATACCCGTCGTGGCTCTAATTCCGAGCTGGAGACAGCGGTGAAAGACCTGGGCAAAGCGGTGTCCTATAAGGGGATGTATGGCGATGTGGCCATCGTCGTGTATTCCGGACAGTACGTGGAAAACGGCGTCAAAAAGAACTTCCTGCCGGACAACACGATGGTGCTGGGGAACACTCAGGCACGCGGTCTGCGCACCTATGGCTGCATTCAGGATGCGGACGCACAGCGCGAAGGCATTAACGCCTCTGCCCGTTACCCGAAAAACTGGGTGACCACCGGCGATCCGGCGCGTGAGTTCACCATGATTCAGTCAGCACCGCTGATGCTGCTGGCTGACCCTGATGAGTTCGTGTCCGTACAACTGGCGTAATCATGGCCCTTCGGGGCCATTGTTTCTCTGTGGAGGAGTCCATGACGAAAGATGAACTGATTGCCCGTCTCCGCTCGCTGGGTGAACAACTGAACCGTGATGTCAGCCTGACGGGGACGAAAGAAGAACTGGCGCTCCGTGTGGCAGAGCTGAAAGAGGAGCTTGATGACACGGATGAAACTGCCGGTCAGGACACCCCTCTCAGCCGGGAAAATGTGCTGACCGGACATGAAAATGAGGTGGGATCAGCGCAGCCGGATACCGTGATTCTGGATACGTCTGAACTGGTCACGGTCGTGGCACTGGTGAAGCTGCATACTGATGCACTTCACGCCACGCGGGATGAACCTGTGGCATTTGTGCTGCCGGGAACGGCGTTTCGTGTCTCTGCCGGTGTGGCAGCCGAAATGACAGAGCGCGGCCTGGCCAGAATGCAATAACGGGAGGCGCTGTGGCTGATTTCGATAACCTGTTCGATGCTGCCATTGCCCGCGCCGATGAAACGATACGCGGGTACATGGGAACGTCAGCCACCATTACATCCGGTGAGCAGTCAGGTGCGGTGATACGTGGTGTTTTTGATGACCCTGAAAATATCAGCTATGCCGGACAGGGCGTGCGCGTTGAAGGCTCCAGCCCGTCCCTGTTTGTCCGGACTGATGAGGTGC</w:t>
      </w:r>
      <w:r w:rsidRPr="004B382B">
        <w:rPr>
          <w:rFonts w:ascii="Courier New" w:hAnsi="Courier New" w:cs="Courier New"/>
          <w:sz w:val="16"/>
          <w:szCs w:val="16"/>
          <w:lang w:val="en-US"/>
        </w:rPr>
        <w:lastRenderedPageBreak/>
        <w:t>GGCAGCTGCGGCGTGGAGACACGCTGACCATCGGTGAGGAAAATTTCTGGGTAGATCGGGTTTCGCCGGATGATGGCGGAAGTTGTCATCTCTGGCTTGGACGGGGCGTACCGCCTGCCGTTAACCGTCGCCGCTGAAAGGGGGATGTATGGCCATAAAAGGTCTTGAGCAGGCCGTTGAAAACCTCAGCCGTATCAGCAAAACGGCGGTGCCTGGTGCCGCCGCAATGGCCATTAACCGCGTTGCTTCATCCGCGATATCGCAGTCGGCGTCACAGGTTGCCCGTGAGACAAAGGTACGCCGGAAACTGGTAAAGGAAAGGGCCAGGCTGAAAAGGGCCACGGTCAAAAATCCGCAGGCCAGAATCAAAGTTAACCGGGGGGATTTGCCCGTAATCAAGCTGGGTAATGCGCGGGTTGTCCTTTCGCGCCGCAGGCGTCGTAAAAAGGGGCAGCGTTCATCCCTGAAAGGTGGCGGCAGCGTGCTTGTGGTGGGTAACCGTCGTATTCCCGGCGCGTTTATTCAGCAACTGAAAAATGGCCGGTGGCATGTCATGCAGCGTGTGGCTGGGAAAAACCGTTACCCCATTGATGTGGTGAAAATCCCGATGGCGGTGCCGCTGACCACGGCGTTTAAACAAAATATTGAGCGGATACGGCGTGAACGTCTTCCGAAAGAGCTGGGCTATGCGCTGCAGCATCAACTGAGGATGGTAATAAAGCGATGAAACATACTGAACTCCGTGCAGCCGTACTGGATGCACTGGAGAAGCATGACACCGGGGCGACGTTTTTTGATGGTCGCCCCGCTGTTTTTGATGAGGCGGATTTTCCGGCAGTTGCCGTTTATCTCACCGGCGCTGAATACACGGGCGAAGAGCTGGACAGCGATACCTGGCAGGCGGAGCTGCATATCGAAGTTTTCCTGCCTGCTCAGGTGCCGGATTCAGAGCTGGATGCGTGGATGGAGTCCCGGATTTATCCGGTGATGAGCGATATCCCGGCACTGTCAGATTTGATCACCAGTATGGTGGCCAGCGGCTATGACTACCGGCGCGACGATGATGCGGGCTTGTGGAGTTCAGCCGATCTGACTTATGTCATTACCTATGAAATGTGAGGACGCTATGCCTGTACCAAATCCTACAATGCCGGTGAAAGGTGCCGGGACCACCCTGTGGGTTTATAAGGGGAGCGGTGACCCTTACGCGAATCCGCTTTCAGACGTTGACTGGTCGCGTCTGGCAAAAGTTAAAGACCTGACGCCCGGCGAACTGACCGCTGAGTCCTATGACGACAGCTATCTCGATGATGAAGATGCAGACTGGACTGCGACCGGGCAGGGGCAGAAATCTGCCGGAGATACCAGCTTCACGCTGGCGTGGATGCCCGGAGAGCAGGGGCAGCAGGCGCTGCTGGCGTGGTTTAATGAAGGCGATACCCGTGCCTATAAAATCCGCTTCCCGAACGGCACGGTCGATGTGTTCCGTGGCTGGGTCAGCAGTATCGGTAAGGCGGTGACGGCGAAGGAAGTGATCACCCGCACGGTGAAAGTCACCAATGTGGGACGTCCGTCGATGGCAGAAGATCGCAGCACGGTAACAGCGGCAACCGGCATGACCGTGACGCCTGCCAGCACCTCGGTGGTGAAAGGGCAGAGCACCACGCTGACCGTGGCCTTCCAGCCGGAGGGCGTAACCGACAAGAGCTTTCGTGCGGTGTCTGCGGATAAAACAAAAGCCACCGTGTCGGTCAGTGGTATGACCATCACCGTGAACGGCGTTGCTGCAGGCAAGGTCAACATTCCGGTTGTATCCGGTAATGGTGAGTTTGCTGCGGTTGCAGAAATTACCGTCACCGCCAGTTAATCCGGAGAGTCAGCGATGTTCCTGAAAACCGAATCATTTGAACATAACGGTGTGACCGTCACGCTTTCTGAACTGTCAGCCCTGCAGCGCATTGAGCATCTCGCCCTGATGAAACGGCAGGCAGAACAGGCGGAGTCAGACAGCAACCGGAAGTTTACTGTGGAAGACGCCATCAGAACCGGCGCGTTTCTGGTGGCGATGTCCCTGTGGCATAACCATCCGCAGAAGACGCAGATGCCGTCCATGAATGAAGCCGTTAAACAGATTGAGCAGGAAGTGCTTACCACCTGGCCCACGGAGGCAATTTCTCATGCTGAAAACGTGGTGTACCGGCTGTCTGGTATGTATGAGTTTGTGGTGAATAATGCCCCTGAACAGACAGAGGACGCCGGGCCCGCAGAGCCTGTTTCTGCGGGAAAGTGTTCGACGGTGAGCTGAGTTTTGCCCTGAAACTGGCGCGTGAGATGGGGCGACCCGACTGGCGTGCCATGCTTGCCGGGATGTCATCCACGGAGTATGCCGACTGGCACCGCTTTTACAGTACCCATTATTTTCATGATGTTCTGCTGGATATGCACTTTTCCGGGCTGACGTACACCGTGCTCAGCCTGTTTTTCAGCGATCCGGATATGCATCCGCTGGATTTCAGTCTGCTGAACCGGCGCGAGGCTGACGAAGAGCCTGAAGATGATGTGCTGATGCAGAAAGCGGCAGGGCTTGCCGGAGGTGTCCGCTTTGGCCCGGACGGGAATGAAGTTATCCCCGCTTCCCCGGATGTGGCGGACATGACGGAGGATGACGTAATGCTGATGACAGTATCAGAAGGGATCGCAGGAGGAGTCCGGTATGGCTGAACCGGTAGGCGATCTGGTCGTTGATTTGAGTCTGGATGCGGCCAGATTTGACGAGCAGATGGCCAGAGTCAGGCGTCATTTTTCTGGTACGGAAAGTGATGCGAAAAAAACAGCGGCAGTCGTTGAACAGTCGCTGAGCCGACAGGCGCTGGCTGCACAGAAAGCGGGGATTTCCGTCGGGCAGTATAAAGCCGCCATGCGTATGCTGCCTGCACAGTTCACCGACGTGGCCACGCAGCTTGCAGGCGGGCAAAGTCCGTGGCTGATCCTGCTGCAACAGGGGGGGCAGGTGAAGGACTCCTTCGGCGGGATGATCCCCATGTTCAGGGGGCTTGCCGGTGCGATCACCCTGCCGATGGTGGGGGCCACCTCGCTGGCGGTGGCGACCGGTGCGCTGGCGTATGCCTGGTATCAGGGCAACTCAACCCTGTCCGATTTCAACAAAACGCTGGTCCTTTCCGGCAATCAGGCGGGACTGACGGCAGATCGTATGCTGGTCCTGTCCAGAGCCGGGCAGGCGGCAGGGCTGACGTTTAACCAGACCAGCGAGTCACTCAGCGCACTGGTTAAGGCGGGGGTAAGCGGTGAGGCTCAGATTGCGTCCATCAGCCAGAGTGTGGCGCGTTTCTCCTCTGCATCCGGCGTGGAGGTGGACAAGGTCGCTGAAGCCTTCGGGAAGCTGACCACAGACCCGACGTCGGGGCTGACGGCGATGGCTCGCCAGTTCCATAACGTGTCGGCGGAGCAGATTGCGTATGTTGCTCAGTTGCAGCGTTCCGGCGATGAAGCCGGGGCATTGCAGGCGGCGAACGAGGCCGCAACGAAAGGGTTTGATGACCAGACCCGCCGCCTGAAAGAGAACATGGGCACGCTGGAGACCTGGGCAGACAGGACTGCGCGGGCATTCAAATCCATGTGGGATGCGGTGCTGGATATTGGTCGTCCTGATACCGCGCAGGAGATGCTGATTAAGGCAGAGGCTGCGTATAAGAAAGCAGACGACATCTGGAATCTGCGCAAGGATGATTATTTTGTTAACGATGAAGCGCGGGCGCGTTACTGGGATGATCGTGAAAAGGCCCGTCTTGCGCTTGAAGCCGCCCGAAAGAAGGCTGAGCAGCAGACTCAACAGGACAAAAATGCGCAGCAGCAGAGCGATACCGAAGCGTCACGGCTGAAATATACCGAAGAGGCGCAGAAGGCTTACGAACGGCTGCAGACGCCGCTGGAGAAATATACCGCCCGTCAGGAAGAACTGAACAAGGCACTGAAAGACGGGAAAATCCTGCAGGCGGATTACAACACGCTGATGGCGGCGGCGAAAAAGGATTATGAAGCGACGCTGAAAAAGCCGAAACAGTCCAGCGTGAAGGTGTCTGCGGGCGATCGTCAGGAAGACAGTGCTCATGCTGCCCTGCTGACGCTTCAGGCAGAACTCCGGACGCTGGAGAAGCATGCCGGAGCAAATGAGAAAATCAGCCAGCAGCGCCGGGATTTGTGGAAGGCGGAGAGTCAGTTCGCGGTACTGGAGGAGGCGGCGCAACGTCGCCAGCTGTCTGCACAGGAGAAATCCCTGCTGGCGCATAAAGATGAGACGCTGGAGTACAAACGCCAGCTGGCTGCACTTGGCGACAAGGTTACGTATCAGGAGCGCCTGAACGCGCTGGCGCAGCAGGCGGATAAATTCGCACAGCAGCAACGGGCAAAACGGGCCGCCATTGATGCGAAAAGCCGGGGGCTGACTGACCGGCAGGCAGAACGGGAAGCCACGGAACAGCGCCTGAAGGAACAGTATGGCGATAATCCGCTGGCGCTGAATAACGTCATGTCAGAGCAGAAAAAGACCTGGGCGGCTGAAGACCAGCTTCGCGGGAACTGGATGGCAGGCCTGAAGTCCGGCTGGAGTGAGTGGGAAGAGAGCGCCACGGACAGTATGTCGCAGGTAAAAAGTGCAGCCACGCAGACCTTTGATGGTATTGCACAGAATATGGCGGCGATGCTGACCGGCAGTGAGCAGAACTGGCGCAGCTTCACCCGTTCCGTGCTGTCCATGATGACAGAAATTCTGCTTAAGCAGGCAATGGTGGGGATTGTCGGGAGTATCGGCAGCGCCATTGGCGGGGCTGTTGGTGGCGGCGCATCCGCGTCAGGCGGTACAGCCATTCAGGCCGCTGCGGCGAAATTCCATTTTGCAACCGGAGGATTTACGGGAACCGGCGGCAAATATGAGCCAGCGGGGATTGTTCACCGTGGTGAGTTTGTCTTCACGAAGGAGGCAACCAGCCGGATTGGCGTGGGGAATCTTTACCGGCTGATGCGCGGCTATGCCACCGGCGGTTATGTCGGTACACCGGGCAGCATGGCAGACAGCCGGTCGCAGGCGTCCGGGACGTTTGAGCAGAATAACCATGTGGTGATTAACAACGACGGCACGAACGGGCAGATAGGTCCGGCTGCTCTGAAGGCGGTGTATGACATGGCCCGCAAGGGTGCCCGTGATGAAATTCAGACACAGATGCGTGATGGTGGCCTGTTCTCCGGAGGTGGACGATGAAGACCTTCCGCTGGAAAGTGAAACCCGGTATGGATGTGGCTTCGGTCCCTTCTGTAAGAAAGGTGCGCTTTGGTGATGGCTATTCTCAGCGAGCGCCTGCCGGGCTGAATGCCAACCTGAAAACGTACAGCGTGACGCTTTCTGTCCCCCGTGAGGAGGCCACGGTACTGGAGTCGTTTCTGGAAGAGCACGGGGGCTGGAAATCCTTTCTGTGGACGCCGCCTTATGAGTGGCGGCAGATAAAGGTGACCTGCGCAAAATGGTCGTCGCGGGTCAGTATGCTGCGTGTTGAGTTCAGCGCAGAGTTTGAACAGGTGGTGAACTGATGCAGGATATCCGGCAGGAAACACTGAATGAATGCACCCGTGCGGAGCAGTCGGCCAGCGTGGTGCTCTGGGAAATCGACCTGACAGAGGTCGGTGGAGAACGTTATTTTTTCTGTAATGAGCAGAACGAAAAAGGTGAGCCGGTCACCTGGCAGGGGCGACAGTATCAGCCGTATCCCATTCAGGGGAGCGGTTTTGAACTGAATGGCAAAGGCACCAGTACGCGCCCCACGCTGACGGTTTCTAACCTGTACGGTATGGTCACCGGGATGGCGGAAGATATGCAGAGTCTGGT</w:t>
      </w:r>
      <w:r w:rsidRPr="004B382B">
        <w:rPr>
          <w:rFonts w:ascii="Courier New" w:hAnsi="Courier New" w:cs="Courier New"/>
          <w:sz w:val="16"/>
          <w:szCs w:val="16"/>
          <w:lang w:val="en-US"/>
        </w:rPr>
        <w:lastRenderedPageBreak/>
        <w:t>CGGCGGAACGGTGGTCCGGCGTAAGGTTTACGCCCGTTTTCTGGATGCGGTGAACTTCGTCAACGGAAACAGTTACGCCGATCCGGAGCAGGAGGTGATCAGCCGCTGGCGCATTGAGCAGTGCAGCGAACTGAGCGCGGTGAGTGCCTCCTTTGTACTGTCCACGCCGACGGAAACGGATGGCGCTGTTTTTCCGGGACGTATCATGCTGGCCAACACCTGCACCTGGACCTATCGCGGTGACGAGTGCGGTTATAGCGGTCCGGCTGTCGCGGATGAATATGACCAGCCAACGTCCGATATCACGAAGGATAAATGCAGCAAATGCCTGAGCGGTTGTAAGTTCCGCAATAACGTCGGCAACTTTGGCGGCTTCCTTTCCATTAACAAACTTTCGCAGTAAATCCCATGACACAGACAGAATCAGCGATTCTGGCGCACGCCCGGCGATGTGCGCCAGCGGAGTCGTGCGGCTTCGTGGTAAGCACGCCGGAGGGGGAAAGATATTTCCCCTGCGTGAATATCTCCGGTGAGCCGGAGGCTATTTCCGTATGTCGCCGGAAGACTGGCTGCAGGCAGAAATGCAGGGTGAGATTGTGGCGCTGGTCCACAGCCACCCCGGTGGTCTGCCCTGGCTGAGTGAGGCCGACCGGCGGCTGCAGGTGCAGAGTGATTTGCCGTGGTGGCTGGTCTGCCGGGGGACGATTCATAAGTTCCGCTGTGTGCCGCATCTCACCGGGCGGCGCTTTGAGCACGGTGTGACGGACTGTTACACACTGTTCCGGGC</w:t>
      </w:r>
    </w:p>
    <w:p w14:paraId="071AE01C" w14:textId="77777777" w:rsidR="004B382B" w:rsidRPr="004B382B" w:rsidRDefault="004B382B" w:rsidP="00CC4B8C">
      <w:pPr>
        <w:autoSpaceDE w:val="0"/>
        <w:autoSpaceDN w:val="0"/>
        <w:adjustRightInd w:val="0"/>
        <w:spacing w:after="120" w:line="240" w:lineRule="auto"/>
        <w:rPr>
          <w:rFonts w:cs="Calibri,Italic"/>
          <w:i/>
          <w:iCs/>
          <w:u w:val="single"/>
          <w:lang w:val="en-US"/>
        </w:rPr>
      </w:pPr>
      <w:r w:rsidRPr="004B382B">
        <w:rPr>
          <w:rFonts w:cs="Calibri,Italic"/>
          <w:i/>
          <w:iCs/>
          <w:u w:val="single"/>
          <w:lang w:val="en-US"/>
        </w:rPr>
        <w:t>C-trap EcoRI 7x parS DNA (20579 bp)</w:t>
      </w:r>
    </w:p>
    <w:p w14:paraId="274C98EA" w14:textId="5B16070F" w:rsidR="002508AB" w:rsidRDefault="004B382B" w:rsidP="002508AB">
      <w:pPr>
        <w:autoSpaceDE w:val="0"/>
        <w:autoSpaceDN w:val="0"/>
        <w:adjustRightInd w:val="0"/>
        <w:spacing w:after="240" w:line="240" w:lineRule="auto"/>
        <w:rPr>
          <w:rFonts w:ascii="Courier New" w:hAnsi="Courier New" w:cs="Courier New"/>
          <w:iCs/>
          <w:sz w:val="16"/>
          <w:lang w:val="en-US"/>
        </w:rPr>
      </w:pPr>
      <w:r w:rsidRPr="004B382B">
        <w:rPr>
          <w:rFonts w:ascii="Courier New" w:hAnsi="Courier New" w:cs="Courier New"/>
          <w:iCs/>
          <w:sz w:val="16"/>
          <w:lang w:val="en-US"/>
        </w:rPr>
        <w:t>GGCCGCGGTGTGCTCCTTATTTATACATAACGAAAAACGCCTCGAGTGAAGCGTTATTGGTATGCGGTAAAACCGCACTCAGGCGGCCTTGATAGTCATATCATCTGAATCAAATATTCCTGATGTATCGATATCGGTAATTCTTATTCCTTCGCTACCATCCATTGGAGGCCATCCTTCCTGACCATTTCCATCATTCCAGTCGAACTCACACACAACACCATATGCATTTAAGTCGCTTGAAATTGCTATAAGCAGAGCATGTTGCGCCAGCATGATTAATACAGCATTTAATACAGAGCCGTGTTTATTGAGTCGGTATTCAGAGTCTGACCAGAAATTATTAATCTGGTGAAGTTTTTCCTCTGTCATTACGTCATGGTCGATTTCAATTTCTATTGATGCTTTCCAGTCGTAATCAATGATGTATTTTTTGATGTTTGACATCTGTTCATATCCTCACAGATAAAAAATCGCCCTCACACTGGAGGGCAAAGAAGATTTCCAATAATCAGAACAAGTCGGCTCCTGTTTAGTTACGAGCGACATTGCTCCGTGTATTCACTCGTTGGAATGAATACACAGTGCAGTGTTTATTCTGTTATTTATGCCAAAAATAAAGGCCACTATCAGGCAGCTTTGTTGTTCTGTTTACCAAGTTCTCTGGCAATCATTGCCGTCGTTCGTATTGCCCATTTATCGACATATTTCCCATCTTCCATTACAGGAAACATTTCTTCAGGCTTAACCATGCATTCCGATTGCAGCTTGCATCCATTGCATCGCTTGAATTGTCCACACCATTGATTTTTAT</w:t>
      </w:r>
      <w:r w:rsidRPr="00CC4B8C">
        <w:rPr>
          <w:rFonts w:ascii="Courier New" w:hAnsi="Courier New" w:cs="Courier New"/>
          <w:iCs/>
          <w:sz w:val="16"/>
          <w:lang w:val="en-US"/>
        </w:rPr>
        <w:t>CAATAGTCGTAGTCATACGGATAGTCCTGGTATTGTTCCATCACATCCTGAGGATGCTCTTCGAACTCTTCAAATTCTTCTTCCATATATCACCTTAAATAGTGGATTGCGGTAGTAAAGATTGTGCCTGTCTTTTAACCACATCAGGCTCGGTGGTTCTCGTGTACCCCTACAGCGAGAAATCGGATAAACTATTACAACCCCTACAGTTTGATGAGTATAGAAATGGATCCACTCGTTATTCTCGGACGAGTGTTCAGTAATGAACCTCTGGAGAGAACCATGTATATGATCGTTATCTGGGTTGGACTTCTGCTTTTAAGCCCAGATAACTGGCCTGAATATGTTAATGAGAGAATCGGTATTCCTCATGTGTGGCATGTTTTCGTCTTTGCTCTTGCATTTTCGCTAGCAATTAATGTGCATCGATTATCAGCTATTGCCAGCGCCAGATATAAGCGATTTAAGCTAAGAAAACGCATTAAGATGCAAAACGATAAAGTGCGATCAGTAATTCAAAACCTTACAGAAGAGCAATCTATGGTTTTGTGCGCAGCCCTTAATGAAGGCAGGAAGTATGTGGTTACATCAAAACAATTCCCATACATTAGTGAGTTGATTGAGCTTGGTGTGTTGAACAAAACTTTTTCCCGATGGAATGGAAAGCATATATTATTCCCTATTGAGGATATTTACTGGACTGAATTAGTTGCCAGCTATGATCCATATAATATTGAGATAAAGCCAAGGCCAATATCTAAGTAACTAGATAAGAGGAATCGATTTTCCCTTAATTTTCTGGCGTCCACTGCATGTTATGCCGCGTTCGCCAGGCTTGCTGTACCATGTGCGCTGATTCTTGCGCTCAATACGTTGCAGGTTGCTTTCAATCTGTTTGTGGTATTCAGCCAGCACTGTAAGGTCTATCGGATTTAGTGCGCTTTCTACTCGTGATTTCGGTTTGCGATTCAGCGAGAGAATAGGGCGGTTAACTGGTTTTGCGCTTACCCCAACCAACAGGGGATTTGCTGCTTTCCATTGAGCCTGTTTCTCTGCGCGACGTTCGCGGCGGCGTGTTTGTGCATCCATCTGGATTCTCCTGTCAGTTAGCTTTGGTGGTGTGTGGCAGTTGTAGTCCTGAACGAAAACCCCCCGCGATTGGCACATTGGCAGCTAATCCGGAATCGCACTTACGGCCAATGCTTCGTTTCGTATCACACACCCCAAAGCCTTCTGCTTTGAATGCTGCCCTTCTTCAGGGCTTAATTTTTAAGAGCGTCACCTTCATGGTGGTCAGTGCGTCCTGCTGATGTGCTCAGTATCACCGCCAGTGGTATTTATGTCAACACCGCCAGAGATAATTTATCACCGCAGATGGTTATCTGTATGTTTTTTATATGAATTTATTTTTTGCAGGGGGGCATTGTTTGGTAGGTGAGAGATCTGAATTGCTATGTTTAGTGAGTTGTATCTATTTATTTTTCAATAAATACAATTGGTTATGTGTTTTGGGGGCGATCGTGAGGCAAAGAAAACCCGGCGCTGAGGCCGGGTTATTCTTGTTCTCTGGTCAAATTATATAGTTGGAAAACAAGGATGCATATATGAATGAACGATGCAGAGGCAATGCCGATGGCGATAGTGGGTATCATGTAGCCGCTTATGCTGGAAAGAAGCAATAACCCGCAGAAAAACAAAGCTCCAAGCTCAACAAAACTAAGGGCATAGACAATAACTACCGATGTCATATACCCATACTCTCTAATCTTGGCCAGTCGGCGCGTTCTGCTTCCGATTAGAAACGTCAAGGCAGCAATCAGGATTGCAATCATGGTTCCTGCATATGATGACAATGTCGCCCCAAGACCATCTCTATGAGCTGAAAAAGAAACACCAGGAATGTAGTGGCGGAAAAGGAGATAGCAAATGCTTACGATAACGTAAGGAATTATTACTATGTAAACACCAGGCATGATTCTGTTCCGCATAATTACTCCTGATAATTAATCCTTAACTTTGCCCACCTGCCTTTTAAAACATTCCAGTATATCACTTTTCATTCTTGCGTAGCAATATGCCATCTCTTCAGCTATCTCAGCATTGGTGACCTTGTTCAGAGGCGCTGAGAGATGGCCTTTTTCTGATAGATAATGTTCTGTTAAAATATCTCCGGCCTCATCTTTTGC</w:t>
      </w:r>
      <w:r w:rsidRPr="002508AB">
        <w:rPr>
          <w:rFonts w:ascii="Courier New" w:hAnsi="Courier New" w:cs="Courier New"/>
          <w:iCs/>
          <w:sz w:val="16"/>
          <w:lang w:val="en-US"/>
        </w:rPr>
        <w:t>CCGCAGGCTAATGTCTGAAAATTGAGGTGACGGGTTAAAAATAATATCCTTGGCAACCTTTTTTATATCCCTTTTAAATTTTGGCTTAATGACTATATCCAATGAGTCAAAAAGCTCCCCTTCAATATCTGTTGCCCCTAAGACCTTTAATATATCGCCAAATACAGGTAGCTTGGCTTCTACCTTCACCGTTGTTCGGCCGATGAAATGCATATGCATAACATCGTCTTTGGTGGTTCCCCTCATCAGTGGCTCTATCTGAACGCGCTCTCCACTGCTTAATGACATTCCTTTCCCGATTAAAAAATCTGTCAGATCGGATGTGGTCGGCCCGAAAACAGTTCTGGCAAAACCAATGGTGTCGCCTTCAACAAACAAAAAAGATGGGAATCCCAATGATTCGTCATCTGCGAGGCTGTTCTTAATATCTTCAACTGAAGCTTTAGAGCGATTTATCTTCTGAACCAGACTCTTGTCATTTGTTTTGGTAAAGAGAAAAGTTTTTCCATCGATTTTATGAATATACAAATAATTGGAGCCAACCTGCAGGTGATGATTATCAGCCAGCAGAGAATTAAGGAAAACAGACAGGTTTATTGAGCGCTTATCTTTCCCTTTATTTTTGCTGCGGTAAGTCGCATAAAAACCATTCTTCATAATTCAATCCATTTACTATGTTATGTTCTGAGGGGAGTGAAAATTCCCCTAATTCGATGAAGATTCTTGCTCAATTGTTATCAGCTATGCGCCGACCAGAACACCTTGCCGATCAGCCAAACGTCTCTTCAGGCCACTGACTAGCGATAACTTTCCCCACAACGGAACAACTCTCATTGCATGGGATCATTGGGTACTGTGGGTTTAGTGGTTGTAAAAACACCTGACCGCTATCCCTGATCAGTTTCTTGAAGGTAAACTCATCACCCCCAAGTCTGGCTATGCAGAAATCACCTGGCTCAACAGCCTGCTCAGGGTCAACGAGAATTAACATTCCGTCAGGAAAGCTTGGCTTGGAGCCTGTTGGTGCGGTCATGGAATTACCTTCAACCTCAAGCCAGAATGCAGAATCACTGGCTTTTTTGGTTGTGCTTACCCATCTCTCCGCATCACCTTTGGTAAAGGTTCTAAGCTTAGGTGAGAACATCCCTGCCTGAACATGAGAAAAAACAGGGTACTCATACTCACTTCTAAGTGACGGCTGCATACTAACCGCTTCATACATCTCGTAGATTTCTCTGGCGATTGAAGGGCTAAATTCTTCAACGCTAACTTTGAGAATTTTTGTAAGCAATGCGGCGTTATAAGCATTTAATGCATTGATGCCATTAAATAAAGCACCAACGCCTGACTGCCCCATCCCCATCTTGTCTGCGACAGATTCCTGGGATAAGCCAAGTTCATTTTTCTTTTTTTCATAAATTGCTTTAAGGCGACGTGCGTCCTCAAGCTGCTCTTGTGTTAATGGTTTCTTTTTTGTGCTCATACGTTAAATCTATCACCGCAAGGGATAAATATCTAACACCGTGCGTGTTGACTATTTTACCTCTGGCGGTGATAATGGTTGCATGTACTAAGGAGGTTGTATGGAACAACGCATAACCCTGAAAGATTATGCAATGCGCTTTGGGCAAACCAAGACAGCTAAAGATCTCGGCGTATATCAAAGCGCGATCAACAAGGCCATTCATGCAGGCCGAAAGATTTTTTTAACTATAAACGCTGATGGAAGCGTTTATGCGGAAGAGGTAAAGCCCTTCCCGAGTAACAAAAAAACAACAGCATAAATAACCCCGCTCTTACACATTCCAGCCCTGAAAAAGGGCATCAAATTAAACCACACCTATGGTGTATGCATTTATTTGCATACATTCAATCAATTGTTATCTAAGGAAATACTTACATATGGTTCGTGCAAACAAACGCAACGAGGCTCTACGAATCGAGAGTGCGTTGCTTAACAAAATCGCAATGCTTGGAACTGAGAAGACAGCGGAAGCTGTGGGCGTTGATAAGTCGC</w:t>
      </w:r>
      <w:r w:rsidRPr="002508AB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508AB">
        <w:rPr>
          <w:rFonts w:ascii="Courier New" w:hAnsi="Courier New" w:cs="Courier New"/>
          <w:iCs/>
          <w:sz w:val="16"/>
          <w:lang w:val="en-US"/>
        </w:rPr>
        <w:t>GTCGTA</w:t>
      </w:r>
      <w:r w:rsidRPr="002508AB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508AB">
        <w:rPr>
          <w:rFonts w:ascii="Courier New" w:hAnsi="Courier New" w:cs="Courier New"/>
          <w:iCs/>
          <w:sz w:val="16"/>
          <w:lang w:val="en-US"/>
        </w:rPr>
        <w:t>AACGTG</w:t>
      </w:r>
      <w:r w:rsidRPr="002508AB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508AB">
        <w:rPr>
          <w:rFonts w:ascii="Courier New" w:hAnsi="Courier New" w:cs="Courier New"/>
          <w:iCs/>
          <w:sz w:val="16"/>
          <w:lang w:val="en-US"/>
        </w:rPr>
        <w:t>CTATCG</w:t>
      </w:r>
      <w:r w:rsidRPr="002508AB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508AB">
        <w:rPr>
          <w:rFonts w:ascii="Courier New" w:hAnsi="Courier New" w:cs="Courier New"/>
          <w:iCs/>
          <w:sz w:val="16"/>
          <w:lang w:val="en-US"/>
        </w:rPr>
        <w:t>TCGGAT</w:t>
      </w:r>
      <w:r w:rsidRPr="002508AB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2508AB">
        <w:rPr>
          <w:rFonts w:ascii="Courier New" w:hAnsi="Courier New" w:cs="Courier New"/>
          <w:iCs/>
          <w:sz w:val="16"/>
          <w:lang w:val="en-US"/>
        </w:rPr>
        <w:t>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</w:t>
      </w:r>
      <w:r w:rsidRPr="002508AB">
        <w:rPr>
          <w:rFonts w:ascii="Courier New" w:hAnsi="Courier New" w:cs="Courier New"/>
          <w:iCs/>
          <w:sz w:val="16"/>
          <w:lang w:val="en-US"/>
        </w:rPr>
        <w:lastRenderedPageBreak/>
        <w:t>GAGTCCACGTTCTTTAATAGTGGACTCTTGTTCCAAACTGGAACAACACTCAACCCTATCTCGGTCTATTCTTTTGATTTATAAGGGATTTTGCCGATTTCGGCCTATTGGTTAAAAAATGAGCTGATTTAACAAAAATTTAACGCGAATTTTAACAAAATATTAACGCTTACAATTTAGGTGGCACTTTTCGGGGAAATGTGCGCGGAACCCCTATTTGTTTATTTTTCTAAATACATTCAAATATGTATCCGCTCATGAATTAATTCTTAGAAAAACTCATCGAGCATCAAATGAAACTGCAATTTATTCATATCAGGATTATCAATACCATATTTTTGAAAAAGCCGTTTCTGTAATGAAGGAGAAAACTCACCGAGGCAGTTCCATAGGATGGCAAGATCCTGGTATCGGTCTGCGATTCCGACTCGTCCAACATCAATACAACCTATTAATTTCCCCTCGTCAAAAATAAGGTTATCAAGTGAGAAATCACCATGAGTGACGACTGAATCCGGTGAGAATGGCAAAAGTTTATGCATTTCTTTCCAGACTTGTTCAACAGGCCAGCCATTACGCTCGTCATCAAAATCACTCGCATCAACCAAACCGTTATTCATTCGTGATTGCGCCTGAGCGAGACGAAATACGCGATCGCTGTTAAAAGGACAATTACAAACAGGAATCGAATGCAACCGGCGCAGGAACACTGCCAGCGCATCAACAATATTTTCACCTGAATCAGGATATTCTTCTAATACCTGGAATGCTGTTTTCCCGGGGATCGCAGTGGTGAGTAACCATGCATCATCAGGAGTACGGATAAAATGCTTGATGGTCGGAAGAGGCATAAATTCCGTCAGCCAGTTTAGTCTGACCATCTCATCTGTAACATCATTGGCAACGCTACCTTTGCCATGTTTCAGAAACAACTCTGGCGCATCGGGCTTCCCATACAATCGATAGATTGTCGCACCTGATTGCCCGACATTATCGCGAGCCCATTTATACCCATATAAATCAGCATCCATGTTGGAATTTAATCGCGGCCTAGAGCAAGACGTTTCCCGTTGAATATGGCTCATAACACCCCTTGTATTACTGTTTATGTAAGCAGACAGTTTTATTGT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</w:t>
      </w:r>
      <w:r w:rsidRPr="006E3046">
        <w:rPr>
          <w:rFonts w:ascii="Courier New" w:hAnsi="Courier New" w:cs="Courier New"/>
          <w:iCs/>
          <w:sz w:val="16"/>
          <w:lang w:val="en-US"/>
        </w:rPr>
        <w:t>AGTGAGCGAGGAAGCGGAAGAGCGCCTGATGCGGTATTTTCTCCTTACGCATCTGTGCGGTATTTCACACCGCATATATGGTGCACTCTCAGTACAATCTGCTCTGATGCCGCATAGTTAA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TTGTGAGGGTAAACAACTGGCGGTATGGATGCGGCGGGACCAGAGAAAAATCACTCAGGGTCAATGCCAGCGCTTCGTTAATACAGATGTAGGTGTTCCACAGGGTAGCCAGCAGCATCCTGCGATGCAGATCCGGAACATAATGGTGCAGGGCGCTGACTTCCGCGTTTCCAGACTTTACGAAACACGGAAACCGAAGACCATTCATGTTGTTGCTCAGGTCGCAGACGTTTTGCAGCAGCAGTCGCTTCACGTTCGCTCGCGTATCGGTGATTCATTCTGCTAACCAGTAAGGCAACCCCGCCAGCCTAGCCGGGTCCTCAACGACAGGAGCACGATCATGCGCACCCGTGGGGCCGCCATGCCGGCGATAATGGCCTGCTTCTCGCCGAAACGTTTGGTGGCGGGACCAGTGACGAAGGCTTGAGCGAGGGCGTGCAAGATTCCGAATACCGCAAGCGACAGGCCGATCATCGTCGCGCTCCAGCGAAAGCGGTCCTCGCCGAAAATGACCCAGAGCGCTGCCGGCACCTGTCCTACGAGTTGCATGATAAAGAAGACAGTCATAAGTGCGGCGACGATAGTCATGCCCCGCGCCCACCGGAAGGAGCTGACTGGGTTGAAGGCTCTCAAGGGCATCGGTCGAGATCCCGGTGCCTAATGAGTGAGCTAACTTACATTAATTGCGTTGCGCTCACTGCCCGCTTTCCAGTCGGGAAACCTGTCGTGCCAGCTGCATTAATGAATCGGCCAACGCGCGGGGAGAGGCGGTTTGCGTATTGGGCGCCAGGGTGGTTTTTCTTTTCACCAGTGAGACGGGCAACAGCTGATTGCCCTTCACCGCCTGGCCCTGAGAGAGTTGCAGCAAGCGGTCCACGCTGGTTTGCCCCAGCAGGCGAAAATCCTGTTTGATGGTGGTTAACGGCGGGATATAACATGAGCTGTCTTCGGTATCGTCGTATCCCACTACCGAGATATCCGCACCAACGCGCAGCCCGGACTCGGTAATGGCGCGCATTGCGCCCAGCGCCATCTGATCGTTGGCAACCAGCATCGCAGTGGGAACGATGCCCTCATTCAGCATTTGCATGGTTTGTTGAAAACCGGACATGGCACTCCAGTCGCCTTCCCGTTCCGCTATCGGCTGAATTTGATTGCGAGTGAGATATTTATGCCAGCCAGCCAGACGCAGACGCGCCGAGACAGAACTTAATGGGCCCGCTAACAGCGCGATTTGCTGGTGACCCAATGCGACCAGATGCTCCACGCCCAGTCGCGTACCGTCTTCATGGGAGAAAATAATACTGTTGATGGGTGTCTGGTCAGAGACATCAAGAAATAACGCCGGAACATTAGTGCAGGCAGCTTCCACAGCAATGGCATCCTGGTCATCCAGCGGATAGTTAATGATCAGCCCACTGACGCGTTGCGCGAGAAGATTGTGCACCGCCGCTTTACAGGCTTCGACGCCGCTTCGTTCTACCATCGACACCACCACGCTGGCACCCAGTTGATCGGCGCGAGATTTAATCGCCGCGACAATTTGCGACGGCGCGTGCAGGGCCAGACTGGAGGTGGCAACGCCAATCAGCAACGACTGTTTGCCCGCCAGTTGTTGTGCCACGCGGTTGGGAATGTAATTCAGCTCCGCCATCGCCGCTTCCACTTTTTCCCGCGTTTTCGCAGAAACGTGGCTGGCCTGGTTCACCACGCGGGAAACGGTCTGATAAGAGACACCGGCATACTCTGCGACATCGTATAACGTTACTGGTTTCACATTCACCACCCTGAATTGACTCTCTTCCGGGCGCTATCATGCCATACCGCGAAAGGTTTTGCGCCATTCGATGGTGTCCGGGATCTCGACGCTCTCCCTTATGCGACTCCTGCATTAGGAAGCAGCCCAGTAGTAGGTTGAGGCCGTTGAGCACCGCCGCCGCAAGGAATGGTGCATGCAAGGAGATGGCGCCCAACAGTCCCCCGGCCACGGGGCCTGCCACCATACCCACGCCGAAACAAGCGCTCATGAGCCCGAAGTGGCGAGCCCGATCTTCCCCATCGGTGATGTCGGCGATATAGGCGCCAGCAACCGCACCTGTGGCGCCGGTGATGCCGGCCACGATGCGTCCGGCGTAGAGGATCGAGATCTCGATCCCGCGAAATTAATACGACTCACTATAGGGGAATTGTGAGCGGATAACAATTCCCTTCTAGCCATATTGGACTCGGACC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CTGAGCCTGGACTAGGTCTAGCATATTGGACTCGACTTTCACGTGGAACACTGAGCCTGGACTAGGTCTAGAACAGGTTCTTTTTTCTT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TTCTGATTAATGTACAGCTAGCCATATTGGACTCGGACC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CTGAGCCTGGACTAGGTCTAGAACAGGTTCTTTTTTCTT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TTCTGATTAATGTACAGCTAGAACAGGTTCTTTTTTCTT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TTCTGATTAATGTACAGCTAGAAATAATTTTGTTTAACTTTAAGAAGGAGATATACCATG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TCACGTGGAACA</w:t>
      </w:r>
      <w:r w:rsidRPr="006E3046">
        <w:rPr>
          <w:rFonts w:ascii="Courier New" w:hAnsi="Courier New" w:cs="Courier New"/>
          <w:iCs/>
          <w:sz w:val="16"/>
          <w:lang w:val="en-US"/>
        </w:rPr>
        <w:t>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6E3046">
        <w:rPr>
          <w:rFonts w:ascii="Courier New" w:hAnsi="Courier New" w:cs="Courier New"/>
          <w:iCs/>
          <w:sz w:val="16"/>
          <w:highlight w:val="yellow"/>
          <w:lang w:val="en-US"/>
        </w:rPr>
        <w:t>TGTTCCACGTGAAACA</w:t>
      </w:r>
      <w:r w:rsidRPr="006E3046">
        <w:rPr>
          <w:rFonts w:ascii="Courier New" w:hAnsi="Courier New" w:cs="Courier New"/>
          <w:iCs/>
          <w:sz w:val="16"/>
          <w:lang w:val="en-US"/>
        </w:rPr>
        <w:t>AAGAAAAAAGAACCTGTGAAAGATGCGGTTCTAAAAGAACGGGAATCCTATCTCCAAAATTATTTTGGAACAACAGTTAATATTAAAAGACAGAAGAAAAAAGGCAAAATCGAAATTGAATTTTTCTCTAATGAAGACCTTGACCGGATTTTAGAGCTTTTGTCTGAACGAGAATCATAAGGATCC</w:t>
      </w:r>
      <w:r w:rsidRPr="00EC2F00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6E3046">
        <w:rPr>
          <w:rFonts w:ascii="Courier New" w:hAnsi="Courier New" w:cs="Courier New"/>
          <w:iCs/>
          <w:sz w:val="16"/>
          <w:lang w:val="en-US"/>
        </w:rPr>
        <w:t>ATCCGA</w:t>
      </w:r>
      <w:r w:rsidRPr="00EC2F00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6E3046">
        <w:rPr>
          <w:rFonts w:ascii="Courier New" w:hAnsi="Courier New" w:cs="Courier New"/>
          <w:iCs/>
          <w:sz w:val="16"/>
          <w:lang w:val="en-US"/>
        </w:rPr>
        <w:t>CGATAG</w:t>
      </w:r>
      <w:r w:rsidRPr="00EC2F00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6E3046">
        <w:rPr>
          <w:rFonts w:ascii="Courier New" w:hAnsi="Courier New" w:cs="Courier New"/>
          <w:iCs/>
          <w:sz w:val="16"/>
          <w:lang w:val="en-US"/>
        </w:rPr>
        <w:t>CACGTT</w:t>
      </w:r>
      <w:r w:rsidRPr="00EC2F00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6E3046">
        <w:rPr>
          <w:rFonts w:ascii="Courier New" w:hAnsi="Courier New" w:cs="Courier New"/>
          <w:iCs/>
          <w:sz w:val="16"/>
          <w:lang w:val="en-US"/>
        </w:rPr>
        <w:t>TACGAC</w:t>
      </w:r>
      <w:r w:rsidRPr="00EC2F00">
        <w:rPr>
          <w:rFonts w:ascii="Courier New" w:hAnsi="Courier New" w:cs="Courier New"/>
          <w:iCs/>
          <w:sz w:val="16"/>
          <w:highlight w:val="red"/>
          <w:lang w:val="en-US"/>
        </w:rPr>
        <w:t>GAATTC</w:t>
      </w:r>
      <w:r w:rsidRPr="006E3046">
        <w:rPr>
          <w:rFonts w:ascii="Courier New" w:hAnsi="Courier New" w:cs="Courier New"/>
          <w:iCs/>
          <w:sz w:val="16"/>
          <w:lang w:val="en-US"/>
        </w:rPr>
        <w:t>TCAACTGTGAGGAGGCTCACGGACGCGAAGAACAGGCACGCGTGCTGGCAGAAACCCCCGGTATGACCGTGAAAACGGCCCGCCGCATTCTGGCCGCAGCACCACAGAGTGCACAGGCGCGCAGTGACACTGCGCTGGATCGTCTGATGCAGGGGGCACCGGCACCGCTGGCTGCAGGTAACCCGGCATCTGATGCCGTTAACGATTTGCTGAACACACCAGTGTAAGGGATGTTTATGACGAGCAAAGAAACCTTTACCCATTACCAGCCGCAGGGCAACAGTGACCCGGCTCATACCGCAACCGCGCCCGGCGGATTGAGTGCGAAAGCGCCTGCAATGACCCCGCTGATGCTGGACACCTCCAGCCGTAAGCTGGTTGCGTGGGATGGCACCACCGACGGTGCTGCCGTTGGCATTCTTGCGGTTGCTGCTGACCAGACCAGCACCACGCTGACGTTCTACAAGTCCGGCACGTTCCGTTATGAGGATGTGCTCTGGCCGGAGGCTGCCAGCGACGAGACGAAAAAACGGACCGCGTTTGCCGGAACGGCAATCAGCATCGTTTAACTTTACCCTTCATCACTAAAGGCCGCCTGTGCGGCTTTTTTTACGGGATTTTTTTATGTCGATGTACACAACCGCCCAACTGCTGGCGGCAAATGAGCAGAAATTTAAGTTTGATCCGCTGTTTCTGCGTCTCTTTTTCCGTGAGAGCTATCCCTTCACCACGGAGAAAGTCT</w:t>
      </w:r>
      <w:r w:rsidRPr="006E3046">
        <w:rPr>
          <w:rFonts w:ascii="Courier New" w:hAnsi="Courier New" w:cs="Courier New"/>
          <w:iCs/>
          <w:sz w:val="16"/>
          <w:lang w:val="en-US"/>
        </w:rPr>
        <w:lastRenderedPageBreak/>
        <w:t>ATCTCTCACAAATTCCGGGACTGGTAAACATGGCGCTGTACGTTTCGCCGATTGTTTCCGGTGAGGTTATCCGTTCCCGTGGCGGCTCCACCTCTGAATTTACGCCGGGATATGTCAAGCCGAAGCATGAAGTGAATCCGCAGATGACCCTGCGTCGCCTGCCGGATGAAGATCCGCAGAATCTGGCGGACCCGGCTTACCGCCGCCGTCGCATCATCATGCAGAACATGCGTGACGAAGAGCTGGCCATTGCTCAGGTCGAAGAGATGCAGGCAGTTTCTGCCGTGCTTAAGGGCAAATACACCATGACCGGTGAAGCCTTCGATCCGGTTGAGGTGGATATGGGCCGCAGTGAGGAGAATAACATCACGCAGTCCGGCGGCACGGAGTGGAGCAAGCGTGACAAGTCCACGTATGACCCGACCGACGATATCGAAGCCTACGCGCTGAACGCCAGCGGTGTGGTGAATATCATCGTGTTCGATCCGAAAGGCTGGGCGCTGTTCCGTTCCTTCAAAGCCGTCAAGGAGAAGCTGGATACCCGTCGTGGCTCTAATTCCGAGCTGGAGACAGCGGTGAAAGACCTGGGCAAAGCGGTGTCCTATAAGGGGATGTATGGCGATGTGGCCATCGTCGTGTATTCCGGACAGTACGTGGAAAACGGCGTCAAAAAGAACTTCCTGCCGGACAACACGATGGTGCTGGGGAACACTCAGGCACGCGGTCTGCGCACCTATGGCTGCATTCAGGATGCGGACGCACAGCGCGAAGGCATTAACGCCTCTGCCCGTTACCCGAAAAACTGGGTGACCACCGGCGATCCGGCGCGTGAGTTCACCATGATTCAGTCAGCACCGCTGATGCTGCTGGCTGACCCTGATGAGTTCGTGTCCGTACAACTGGCGTAATCATGGCCCTTCGGGGCCATTGTTTCTCTGTGGAGGAGTCCATGACGAAAGATGAACTGATTGCCCGTCTCCGCTCGCTGGGTGAACAACTGAACCGTGATGTCAGCCTGACGGGGACGAAAGAAGAACTGGCGCTCCGTGTGGCAGAGCTGAAAGAGGAGCTTGATGACACGGATGAAACTGCCGGTCAGGACACCCCTCTCAGCCGGGAAAATGTGCTGACCGGACATGAAAATGAGGTGGGATCAGCGCAGCCGGATACCGTGATTCTGGATACGTCTGAACTGGTCACGGTCGTGGCACTGGTGAAGCTGCATACTGATGCACTTCACGCCACGCGGGATGAACCTGTGGCATTTGTGCTGCCGGGAACGGCGTTTCGTGTCTCTGCCGGTGTGGCAGCCGAAATGACAGAGCGCGGCCTGGCCAGAATGCAATAACGGGAGGCGCTGTGGCTGATTTCGATAACCTGTTCGATGCTGCCATTGCCCGCGCCGATGAAACGATACGCGGGTACATGGGAACGTCAGCCACCATTACATCCGGTGAGCAGTCAGGTGCGGTGATACGTGGTGTTTTTGATGACCCTGAAAATATCAGCTATGCCGGACAGGGCGTGCGCGTTGAAGGCTCCAGCCCGTCCCTGTTTGTCCGGACTGATGAGGTGCGGCAGCTGCGGCGTGGAGACACGCTGACCATCGGTGAGGAAAATTTCTGGGTAGATCGGGTTTCGCCGGATGATGGCGGAAGTTGTCATCTCTGGCTTGGACGGGGCGTACCGCCTGCCGTTAACCGTCGCCGCTGAAAGGGGGATGTATGGCCATAAAAGGTCTTGAGCAGGCCGTTGAAAACCTCAGCCGTATCAGCAAAACGGCGGTGCCTGGTGCCGCCGCAATGGCCATTAACCGCGTTGCTTCATCCGCGATATCGCAGTCGGCGTCACAGGTTGCCCGTGAGACAAAGGTACGCCGGAAACTGGTAAAGGAAAGGGCCAGGCTGAAAAGGGCCACGGTCAAAAATCCGCAGGCCAGAATCAAAGTTAACCGGGGGGATTTGCCCGTAATCAAGCTGGGTAATGCGCGGGTTGTCCTTTCGCGCCGCAGGCGTCGTAAAAAGGGGCAGCGTTCATCCCTGAAAGGTGGCGGCAGCGTGCTTGTGGTGGGTAACCGTCGTATTCCCGGCGCGTTTATTCAGCAACTGAAAAATGGCCGGTGGCATGTCATGCAGCGTGTGGCTGGGAAAAACCGTTACCCCATTGATGTGGTGAAAATCCCGATGGCGGTGCCGCTGACCACGGCGTTTAAACAAAATATTGAGCGGATACGGCGTGAACGTCTTCCGAAAGAGCTGGGCTATGCGCTGCAGCATCAACTGAGGATGGTAATAAAGCGATGAAACATACTGAACTCCGTGCAGCCGTACTGGATGCACTGGAGAAGCATGACACCGGGGCGACGTTTTTTGATGGTCGCCCCGCTGTTTTTGATGAGGCGGATTTTCCGGCAGTTGCCGTTTATCTCACCGGCGCTGAATACACGGGCGAAGAGCTGGACAGCGATACCTGGCAGGCGGAGCTGCATATCGAAGTTTTCCTGCCTGCTCAGGTGCCGGATTCAGAGCTGGATGCGTGGATGGAGTCCCGGATTTATCCGGTGATGAGCGATATCCCGGCACTGTCAGATTTGATCACCAGTATGGTGGCCAGCGGCTATGACTACCGGCGCGACGATGATGCGGGCTTGTGGAGTTCAGCCGATCTGACTTATGTCATTACCTATGAAATGTGAGGACGCTATGCCTGTACCAAATCCTACAATGCCGGTGAAAGGTGCCGGGACCACCCTGTGGGTTTATAAGGGGAGCGGTGACCCTTACGCGAATCCGCTTTCAGACGTTGACTGGTCGCGTCTGGCAAAAGTTAAAGACCTGACGCCCGGCGAACTGACCGCTGAGTCCTATGACGACAGCTATCTCGATGATGAAGATGCAGACTGGACTGCGACCGGGCAGGGGCAGAAATCTGCCGGAGATACCAGCTTCACGCTGGCGTGGATGCCCGGAGAGCAGGGGCAGCAGGCGCTGCTGGCGTGGTTTAATGAAGGCGATACCCGTGCCTATAAAATCCGCTTCCCGAACGGCACGGTCGATGTGTTCCGTGGCTGGGTCAGCAGTATCGGTAAGGCGGTGACGGCGAAGGAAGTGATCACCCGCACGGTGAAAGTCACCAATGTGGGACGTCCGTCGATGGCAGAAGATCGCAGCACGGTAACAGCGGCAACCGGCATGACCGTGACGCCTGCCAGCACCTCGGTGGTGAAAGGGCAGAGCACCACGCTGACCGTGGCCTTCCAGCCGGAGGGCGTAACCGACAAGAGCTTTCGTGCGGTGTCTGCGGATAAAACAAAAGCCACCGTGTCGGTCAGTGGTATGACCATCACCGTGAACGGCGTTGCTGCAGGCAAGGTCAACATTCCGGTTGTATCCGGTAATGGTGAGTTTGCTGCGGTTGCAGAAATTACCGTCACCGCCAGTTAATCCGGAGAGTCAGCGATGTTCCTGAAAACCGAATCATTTGAACATAACGGTGTGACCGTCACGCTTTCTGAACTGTCAGCCCTGCAGCGCATTGAGCATCTCGCCCTGATGAAACGGCAGGCAGAACAGGCGGAGTCAGACAGCAACCGGAAGTTTACTGTGGAAGACGCCATCAGAACCGGCGCGTTTCTGGTGGCGATGTCCCTGTGGCATAACCATCCGCAGAAGACGCAGATGCCGTCCATGAATGAAGCCGTTAAACAGATTGAGCAGGAAGTGCTTACCACCTGGCCCACGGAGGCAATTTCTCATGCTGAAAACGTGGTGTACCGGCTGTCTGGTATGTATGAGTTTGTGGTGAATAATGCCCCTGAACAGACAGAGGACGCCGGGCCCGCAGAGCCTGTTTCTGCGGGAAAGTGTTCGACGGTGAGCTGAGTTTTGCCCTGAAACTGGCGCGTGAGATGGGGCGACCCGACTGGCGTGCCATGCTTGCCGGGATGTCATCCACGGAGTATGCCGACTGGCACCGCTTTTACAGTACCCATTATTTTCATGATGTTCTGCTGGATATGCACTTTTCCGGGCTGACGTACACCGTGCTCAGCCTGTTTTTCAGCGATCCGGATATGCATCCGCTGGATTTCAGTCTGCTGAACCGGCGCGAGGCTGACGAAGAGCCTGAAGATGATGTGCTGATGCAGAAAGCGGCAGGGCTTGCCGGAGGTGTCCGCTTTGGCCCGGACGGGAATGAAGTTATCCCCGCTTCCCCGGATGTGGCGGACATGACGGAGGATGACGTAATGCTGATGACAGTATCAGAAGGGATCGCAGGAGGAGTCCGGTATGGCTGAACCGGTAGGCGATCTGGTCGTTGATTTGAGTCTGGATGCGGCCAGATTTGACGAGCAGATGGCCAGAGTCAGGCGTCATTTTTCTGGTACGGAAAGTGATGCGAAAAAAACAGCGGCAGTCGTTGAACAGTCGCTGAGCCGACAGGCGCTGGCTGCACAGAAAGCGGGGATTTCCGTCGGGCAGTATAAAGCCGCCATGCGTATGCTGCCTGCACAGTTCACCGACGTGGCCACGCAGCTTGCAGGCGGGCAAAGTCCGTGGCTGATCCTGCTGCAACAGGGGGGGCAGGTGAAGGACTCCTTCGGCGGGATGATCCCCATGTTCAGGGGGCTTGCCGGTGCGATCACCCTGCCGATGGTGGGGGCCACCTCGCTGGCGGTGGCGACCGGTGCGCTGGCGTATGCCTGGTATCAGGGCAACTCAACCCTGTCCGATTTCAACAAAACGCTGGTCCTTTCCGGCAATCAGGCGGGACTGACGGCAGATCGTATGCTGGTCCTGTCCAGAGCCGGGCAGGCGGCAGGGCTGACGTTTAACCAGACCAGCGAGTCACTCAGCGCACTGGTTAAGGCGGGGGTAAGCGGTGAGGCTCAGATTGCGTCCATCAGCCAGAGTGTGGCGCGTTTCTCCTCTGCATCCGGCGTGGAGGTGGACAAGGTCGCTGAAGCCTTCGGGAAGCTGACCACAGACCCGACGTCGGGGCTGACGGCGATGGCTCGCCAGTTCCATAACGTGTCGGCGGAGCAGATTGCGTATGTTGCTCAGTTGCAGCGTTCCGGCGATGAAGCCGGGGCATTGCAGGCGGCGAACGAGGCCGCAACGAAAGGGTTTGATGACCAGACCCGCCGCCTGAAAGAGAACATGGGCACGCTGGAGACCTGGGCAGACAGGACTGCGCGGGCATTCAAATCCATGTGGGATGCGGTGCTGGATATTGGTCGTCCTGATACCGCGCAGGAGATGCTGATTAAGGCAGAGGCTGCGTATAAGAAAGCAGACGACATCTGGAATCTGCGCAAGGATGATTATTTTGTTAACGATGAAGCGCGGGCGCGTTACTGGGATGATCGTGAAAAGGCCCGTCTTGCGCTTGAAGCCGCCCGAAAGAAGGCTGAGCAGCAGACTCAACAGGACAAAAATGCGCAGCAGCAGAGCGATACCGAAGCGTCACGGCTGAAATATACCGAAGAGGCGCAGAAGGCTTACGAACGGCTGCAGACGCCGCTGGAGAAATATACCGCCCGTCAGGAAGAACTGAACAAGGCACTGAAAGACGGGAAAATCCTGCAGGCGGATTACAACACGCTGATGGCGGCGGCGAAAAAGGATTATGAAGCGACGCTGAAAAAGCCGAAACAGTCCAGCGTGAAGGTGTCTGCGGGCGATCGTCAGGAAGACAGTGCTCATGCTGCCCTGCTGACGCTTCAGGCAGAACTCCGGACGCTGGAGAAGCATGCCGGAGCAAATGAGAAAATCAGCCAGCAGCGCCGGGATTTGTGGAAGGCGGAGAGTCAGTTCGCGGTACTGGAGGAGGCGGCGCAACGTCGCCAGCTGTCTGCACAGGAGAAATCCCTGCTGGCGCATAAAGATGAGACGCTGGAGTACAAACGCCAGCTGGCTGCACTTGGCGACAAGGTTACGTATCAGGAGCGCCTGAACGCGCTGGCGCAGCAGGCGGATAAATTCGCACAGCAGCAACGGGCAAAACGGGCCGCCATTGATGCGAAAAGCCGGGGGCTGACTGACCGGCAGGCAGAACGGGAAGCCACGGAACAGCGCCTGAAGGAACAGTATGGCGATAATCCGCTGGCGCTGAATAACGTCATGTCAGAGCAGAAAAAGACCTGGGCGGCTGAAGACCAGCTTCGCGGGAACTGGATGGCAGGCCTGAAGTCCGGCTGGAGTGAGTGGGAAGAGAGCGCCACGGACAGTATGTCGCAGGTAAAAAGTGCAGCCACGCAGACCTTTGATGGTATTGCACAGAATATGGCGGCGATGCTGACCGGCAGTGAGCAGAACTGGCGCAGCTTCACCCGTTCCGTGCTGTCCATGATGACAGAAATTCTGCTTAAGCAGGCAATGGTGGGGATTGTCGGGAGTATCGGCAGCGCCATTGGCGGGGCTGTTGGTGGCGGCGCATCCGCGTCAGGCGGTACAGCCATTCAGGCCGCTGCGGCGAAATTCCATTTTGCAACCGGAGGATTTACGGGAACCGGCGGCAAATATGAGCCAGCGGGGATTGTTCACCGTGGTGAGTTTGTCTTCACGAAGGAGGCAACCAGCCGGATTGGCGTGGGGAATCTTTACCGGCTGATGCGCGGCTATGCCACCGGCGGTTATGTCGGTACACCGGGCAGCATGGCAGACAGCCGGTCGCAGGCGTCCGGGACGTTTGAGCAGAATAACCATGTGGTGATTAACAACGACGGCACGAACGGGCAGATAGGTCCGGCTGCTCTGAAGGCGGTGTATGACATG</w:t>
      </w:r>
      <w:r w:rsidRPr="006E3046">
        <w:rPr>
          <w:rFonts w:ascii="Courier New" w:hAnsi="Courier New" w:cs="Courier New"/>
          <w:iCs/>
          <w:sz w:val="16"/>
          <w:lang w:val="en-US"/>
        </w:rPr>
        <w:lastRenderedPageBreak/>
        <w:t>GCCCGCAAGGGTGCCCGTGATGAAATTCAGACACAGATGCGTGATGGTGGCCTGTTCTCCGGAGGTGGACGATGAAGACCTTCCGCTGGAAAGTGAAACCCGGTATGGATGTGGCTTCGGTCCCTTCTGTAAGAAAGGTGCGCTTTGGTGATGGCTATTCTCAGCGAGCGCCTGCCGGGCTGAATGCCAACCTGAAAACGTACAGCGTGACGCTTTCTGTCCCCCGTGAGGAGGCCACGGTACTGGAGTCGTTTCTGGAAGAGCACGGGGGCTGGAAATCCTTTCTGTGGACGCCGCCTTATGAGTGGCGGCAGATAAAGGTGACCTGCGCAAAATGGTCGTCGCGGGTCAGTATGCTGCGTGTTGAGTTCAGCGCAGAGTTTGAACAGGTGGTGAACTGATGCAGGATATCCGGCAGGAAACACTGAATGAATGCACCCGTGCGGAGCAGTCGGCCAGCGTGGTGCTCTGGGAAATCGACCTGACAGAGGTCGGTGGAGAACGTTATTTTTTCTGTAATGAGCAGAACGAAAAAGGTGAGCCGGTCACCTGGCAGGGGCGACAGTATCAGCCGTATCCCATTCAGGGGAGCGGTTTTGAACTGAATGGCAAAGGCACCAGTACGCGCCCCACGCTGACGGTTTCTAACCTGTACGGTATGGTCACCGGGATGGCGGAAGATATGCAGAGTCTGGTCGGCGGAACGGTGGTCCGGCGTAAGGTTTACGCCCGTTTTCTGGATGCGGTGAACTTCGTCAACGGAAACAGTTACGCCGATCCGGAGCAGGAGGTGATCAGCCGCTGGCGCATTGAGCAGTGCAGCGAACTGAGCGCGGTGAGTGCCTCCTTTGTACTGTCCACGCCGACGGAAACGGATGGCGCTGTTTTTCCGGGACGTATCATGCTGGCCAACACCTGCACCTGGACCTATCGCGGTGACGAGTGCGGTTATAGCGGTCCGGCTGTCGCGGATGAATATGACCAGCCAACGTCCGATATCACGAAGGATAAATGCAGCAAATGCCTGAGCGGTTGTAAGTTCCGCAATAACGTCGGCAACTTTGGCGGCTTCCTTTCCATTAACAAACTTTCGCAGTAAATCCCATGACACAGACAGAATCAGCGATTCTGGCGCACGCCCGGCGATGTGCGCCAGCGGAGTCGTGCGGCTTCGTGGTAAGCACGCCGGAGGGGGAAAGATATTTCCCCTGCGTGAATATCTCCGGTGAGCCGGAGGCTATTTCCGTATGTCGCCGGAAGACTGGCTGCAGGCAGAAATGCAGGGTGAGATTGTGGCGCTGGTCCACAGCCACCCCGGTGGTCTGCCCTGGCTGAGTGAGGCCGACCGGCGGCTGCAGGTGCAGAGTGATTTGCCGTGGTGGCTGGTCTGCCGGGGGACGATTCATAAGTTCCGCTGTGTGCCGCATCTCACCGGGCGGCGCTTTGAGCACGGTGTGACGGACTGTTACACACTGTTCCGGGC</w:t>
      </w:r>
    </w:p>
    <w:p w14:paraId="20AE97DF" w14:textId="77777777" w:rsidR="002508AB" w:rsidRDefault="002508AB" w:rsidP="002508AB">
      <w:pPr>
        <w:autoSpaceDE w:val="0"/>
        <w:autoSpaceDN w:val="0"/>
        <w:adjustRightInd w:val="0"/>
        <w:spacing w:after="120" w:line="240" w:lineRule="auto"/>
        <w:rPr>
          <w:rFonts w:cs="Calibri,Italic"/>
          <w:i/>
          <w:iCs/>
          <w:u w:val="single"/>
          <w:lang w:val="en-US"/>
        </w:rPr>
      </w:pPr>
      <w:r>
        <w:rPr>
          <w:rFonts w:cs="Calibri,Italic"/>
          <w:i/>
          <w:iCs/>
          <w:u w:val="single"/>
          <w:lang w:val="en-US"/>
        </w:rPr>
        <w:t>TPM</w:t>
      </w:r>
      <w:r w:rsidRPr="003B25ED">
        <w:rPr>
          <w:rFonts w:cs="Calibri,Italic"/>
          <w:i/>
          <w:iCs/>
          <w:u w:val="single"/>
          <w:lang w:val="en-US"/>
        </w:rPr>
        <w:t xml:space="preserve"> </w:t>
      </w:r>
      <w:r w:rsidRPr="00722027">
        <w:rPr>
          <w:rFonts w:cs="Calibri,Italic"/>
          <w:i/>
          <w:iCs/>
          <w:u w:val="single"/>
          <w:lang w:val="en-US"/>
        </w:rPr>
        <w:t>‘Scrambled’</w:t>
      </w:r>
      <w:r>
        <w:rPr>
          <w:rFonts w:cs="Calibri,Italic"/>
          <w:i/>
          <w:iCs/>
          <w:u w:val="single"/>
          <w:lang w:val="en-US"/>
        </w:rPr>
        <w:t xml:space="preserve"> </w:t>
      </w:r>
      <w:r w:rsidRPr="003B25ED">
        <w:rPr>
          <w:rFonts w:cs="Calibri,Italic"/>
          <w:i/>
          <w:iCs/>
          <w:u w:val="single"/>
          <w:lang w:val="en-US"/>
        </w:rPr>
        <w:t>parS DNA (</w:t>
      </w:r>
      <w:r>
        <w:rPr>
          <w:rFonts w:cs="Calibri,Italic"/>
          <w:i/>
          <w:iCs/>
          <w:u w:val="single"/>
          <w:lang w:val="en-US"/>
        </w:rPr>
        <w:t>1717</w:t>
      </w:r>
      <w:r w:rsidRPr="003B25ED">
        <w:rPr>
          <w:rFonts w:cs="Calibri,Italic"/>
          <w:i/>
          <w:iCs/>
          <w:u w:val="single"/>
          <w:lang w:val="en-US"/>
        </w:rPr>
        <w:t xml:space="preserve"> bp)</w:t>
      </w:r>
    </w:p>
    <w:p w14:paraId="5E70E2C5" w14:textId="77777777" w:rsidR="002508AB" w:rsidRDefault="002508AB" w:rsidP="002508AB">
      <w:pPr>
        <w:autoSpaceDE w:val="0"/>
        <w:autoSpaceDN w:val="0"/>
        <w:adjustRightInd w:val="0"/>
        <w:spacing w:after="240" w:line="240" w:lineRule="auto"/>
        <w:rPr>
          <w:rFonts w:ascii="Courier New" w:hAnsi="Courier New" w:cs="Courier New"/>
          <w:iCs/>
          <w:sz w:val="16"/>
          <w:lang w:val="en-US"/>
        </w:rPr>
      </w:pPr>
      <w:r w:rsidRPr="00722027">
        <w:rPr>
          <w:rFonts w:ascii="Courier New" w:hAnsi="Courier New" w:cs="Courier New"/>
          <w:iCs/>
          <w:sz w:val="16"/>
          <w:lang w:val="en-US"/>
        </w:rPr>
        <w:t>GGGGATCCTCGAGCCCGGGGCGGCCGCGCCTGCCACCATACCCACGCCGAAACAAGCGCTCATGAGCCCGAAGTGGCGAGCCCGATCTTCCCCATCGGTGATGTCGGCGATATAGGCGCCAGCAACCGCACCTGTGGCGCCGGTGATGCCGGCCACGATGCGTCCGGCGTAGAGGATCGAGATCTCGATCCCGCGAAATTAATACGACTCACTATAGGGGAATTGTGAGCGGATAACAATTCCCCTCTAGAAATAATTTTGTTTAACTTTAAGAAGGAGATATAC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722027">
        <w:rPr>
          <w:rFonts w:ascii="Courier New" w:hAnsi="Courier New" w:cs="Courier New"/>
          <w:iCs/>
          <w:sz w:val="16"/>
          <w:highlight w:val="magenta"/>
          <w:lang w:val="en-US"/>
        </w:rPr>
        <w:t>CGTGCCCAGGGAGACA</w:t>
      </w:r>
      <w:r w:rsidRPr="00722027">
        <w:rPr>
          <w:rFonts w:ascii="Courier New" w:hAnsi="Courier New" w:cs="Courier New"/>
          <w:iCs/>
          <w:sz w:val="16"/>
          <w:lang w:val="en-US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CGAGCCCGGGCCATGGGATCCCC</w:t>
      </w:r>
    </w:p>
    <w:p w14:paraId="63DEE55C" w14:textId="77777777" w:rsidR="002508AB" w:rsidRDefault="002508AB" w:rsidP="002508AB">
      <w:pPr>
        <w:autoSpaceDE w:val="0"/>
        <w:autoSpaceDN w:val="0"/>
        <w:adjustRightInd w:val="0"/>
        <w:spacing w:after="240" w:line="240" w:lineRule="auto"/>
        <w:rPr>
          <w:rFonts w:cs="Calibri,Italic"/>
          <w:i/>
          <w:iCs/>
          <w:u w:val="single"/>
          <w:lang w:val="en-US"/>
        </w:rPr>
      </w:pPr>
      <w:r>
        <w:rPr>
          <w:rFonts w:cs="Calibri,Italic"/>
          <w:i/>
          <w:iCs/>
          <w:u w:val="single"/>
          <w:lang w:val="en-US"/>
        </w:rPr>
        <w:t>TPM</w:t>
      </w:r>
      <w:r w:rsidRPr="003B25ED">
        <w:rPr>
          <w:rFonts w:cs="Calibri,Italic"/>
          <w:i/>
          <w:iCs/>
          <w:u w:val="single"/>
          <w:lang w:val="en-US"/>
        </w:rPr>
        <w:t xml:space="preserve"> </w:t>
      </w:r>
      <w:r>
        <w:rPr>
          <w:rFonts w:cs="Calibri,Italic"/>
          <w:i/>
          <w:iCs/>
          <w:u w:val="single"/>
          <w:lang w:val="en-US"/>
        </w:rPr>
        <w:t>1</w:t>
      </w:r>
      <w:r w:rsidRPr="003B25ED">
        <w:rPr>
          <w:rFonts w:cs="Calibri,Italic"/>
          <w:i/>
          <w:iCs/>
          <w:u w:val="single"/>
          <w:lang w:val="en-US"/>
        </w:rPr>
        <w:t>x parS DNA (</w:t>
      </w:r>
      <w:r>
        <w:rPr>
          <w:rFonts w:cs="Calibri,Italic"/>
          <w:i/>
          <w:iCs/>
          <w:u w:val="single"/>
          <w:lang w:val="en-US"/>
        </w:rPr>
        <w:t>1717</w:t>
      </w:r>
      <w:r w:rsidRPr="003B25ED">
        <w:rPr>
          <w:rFonts w:cs="Calibri,Italic"/>
          <w:i/>
          <w:iCs/>
          <w:u w:val="single"/>
          <w:lang w:val="en-US"/>
        </w:rPr>
        <w:t xml:space="preserve"> bp)</w:t>
      </w:r>
    </w:p>
    <w:p w14:paraId="5C6098ED" w14:textId="43B61B86" w:rsidR="00471512" w:rsidRDefault="002508AB" w:rsidP="006E0610">
      <w:pPr>
        <w:autoSpaceDE w:val="0"/>
        <w:autoSpaceDN w:val="0"/>
        <w:adjustRightInd w:val="0"/>
        <w:spacing w:after="240" w:line="240" w:lineRule="auto"/>
        <w:rPr>
          <w:lang w:val="en-GB"/>
        </w:rPr>
      </w:pPr>
      <w:r w:rsidRPr="00722027">
        <w:rPr>
          <w:rFonts w:ascii="Courier New" w:hAnsi="Courier New" w:cs="Courier New"/>
          <w:iCs/>
          <w:sz w:val="16"/>
          <w:szCs w:val="16"/>
          <w:lang w:val="en-US"/>
        </w:rPr>
        <w:t>GGGGATCCTCGAGCCCGGGGCGGCCGCGCCTGCCACCATACCCACGCCGAAACAAGCGCTCATGAGCCCGAAGTGGCGAGCCCGATCTTCCCCATCGGTGATGTCGGCGATATAGGCGCCAGCAACCGCACCTGTGGCGCCGGTGATGCCGGCCACGATGCGTCCGGCGTAGAGGATCGAGATCTCGATCCCGCGAAATTAATACGACTCACTATAGGGGAATTGTGAGCGGATAACAATTCCCCTCTAGAAATAATTTTGTTTAACTTTAAGAAGGAGATATACCATGGCTAAAGGCCTTGGAAAAGGGATTAATGCGTTATTTAATCAGGTAGATTTGTCTGAAGAGACAGTTGAAGAAATTAAAATTGCCGATTTACGCCCTAATCCTTATCAGCCAAGAAAACACTTTGATGACGAGGCATTAGCTGAACTAAAAGAATCTGTGCTGCAGCATGGCATTCTTCAGCCGCTTATCGTCAGAAAATCTTTAAAAGGCTATGATATTGTTGCGGGTGAACGGCGTTTTCGAGCGGCAAAGCTGGCAGGTTTAGATACAGTTCCGGCCATTGTCCGTGAATTATCAGAGGCGTTAATGAGGGAAATTGCTTTATTAGAAAACCTTCAGCGTGAAGATTTATCTCCGCTTGAAGAGGCTCAGGCATATGACTCCCTTTTGAAACACTTAGATCTCACACAAGAGCAGCTTGCCAAACGTCTTGGGAAAAGCAGACCGCATATTGCGAATCATTTAAGACTGCTGACACTGCCAGAAAATATTCAACAGCTTATTGCCGAAGGCACGCTTTCTATGGGACATGGACGCACGCTTCTTGGCTTAAAAAACAAAAATAAGCTTGAACCGCTGGTACAAAAAGTGATTGCGGAGCAGCTCAATGTTCGCCAACTTGAGCAGCTGATTCAGCAGTTGAATCAGAA</w:t>
      </w:r>
      <w:r w:rsidRPr="00722027">
        <w:rPr>
          <w:rFonts w:ascii="Courier New" w:hAnsi="Courier New" w:cs="Courier New"/>
          <w:iCs/>
          <w:sz w:val="16"/>
          <w:szCs w:val="16"/>
          <w:highlight w:val="yellow"/>
          <w:lang w:val="en-US"/>
        </w:rPr>
        <w:t>TGTTCCACGTGAAACA</w:t>
      </w:r>
      <w:r w:rsidRPr="00722027">
        <w:rPr>
          <w:rFonts w:ascii="Courier New" w:hAnsi="Courier New" w:cs="Courier New"/>
          <w:iCs/>
          <w:sz w:val="16"/>
          <w:szCs w:val="16"/>
          <w:lang w:val="en-US"/>
        </w:rPr>
        <w:t>AAGAAAAAAGAACCTGTGAAAGATGCGGTTCTAAAAGAACGGGAATCCTATCTCCAAAATTATTTTGGAACAACAGTTAATATTAAAAGACAGAAGAAAAAAGGCAAAATCGAAATTGAATTTTTCTCTAATGAAGACCTTGACCGGATTTTAGAGCTTTTGTCTGAACGAGAATCATAAGGATCCGAATTCGAGCTCCGTCGACAAGCTTCCGGCCGCAGTCGAGCACCACCACCACCACCACTGAGATCCGGCTGCTAACAAAGCCCGAAAGGAAGCTGAGTTGGCTGCTGCCACCGCTGAGCAATAACTAGCATAACCCCTTGGGGCCTCTAAACGGGTCTTGAGGGGTTTTTTGCTGAAAGGAGGAACTATATCCGGAT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CGAGCCCGGGCCATGGGATCCCC</w:t>
      </w:r>
    </w:p>
    <w:p w14:paraId="19A1184C" w14:textId="77777777" w:rsidR="00FF6296" w:rsidRDefault="00FF6296" w:rsidP="006E0610">
      <w:pPr>
        <w:autoSpaceDE w:val="0"/>
        <w:autoSpaceDN w:val="0"/>
        <w:adjustRightInd w:val="0"/>
        <w:spacing w:after="240" w:line="240" w:lineRule="auto"/>
        <w:rPr>
          <w:rFonts w:cs="Calibri,Italic"/>
          <w:i/>
          <w:iCs/>
          <w:u w:val="single"/>
          <w:lang w:val="en-US"/>
        </w:rPr>
      </w:pPr>
      <w:r>
        <w:rPr>
          <w:rFonts w:cs="Calibri,Italic"/>
          <w:i/>
          <w:iCs/>
          <w:u w:val="single"/>
          <w:lang w:val="en-US"/>
        </w:rPr>
        <w:t xml:space="preserve">AFM No </w:t>
      </w:r>
      <w:r w:rsidRPr="003B25ED">
        <w:rPr>
          <w:rFonts w:cs="Calibri,Italic"/>
          <w:i/>
          <w:iCs/>
          <w:u w:val="single"/>
          <w:lang w:val="en-US"/>
        </w:rPr>
        <w:t>parS DNA (</w:t>
      </w:r>
      <w:r>
        <w:rPr>
          <w:rFonts w:cs="Calibri,Italic"/>
          <w:i/>
          <w:iCs/>
          <w:u w:val="single"/>
          <w:lang w:val="en-US"/>
        </w:rPr>
        <w:t>2961</w:t>
      </w:r>
      <w:r w:rsidRPr="003B25ED">
        <w:rPr>
          <w:rFonts w:cs="Calibri,Italic"/>
          <w:i/>
          <w:iCs/>
          <w:u w:val="single"/>
          <w:lang w:val="en-US"/>
        </w:rPr>
        <w:t>bp)</w:t>
      </w:r>
    </w:p>
    <w:p w14:paraId="7EB8B647" w14:textId="7FA1ECE9" w:rsidR="00FF6296" w:rsidRDefault="00FF6296" w:rsidP="006E0610">
      <w:pPr>
        <w:autoSpaceDE w:val="0"/>
        <w:autoSpaceDN w:val="0"/>
        <w:adjustRightInd w:val="0"/>
        <w:spacing w:after="240" w:line="240" w:lineRule="auto"/>
        <w:rPr>
          <w:rFonts w:ascii="Courier New" w:hAnsi="Courier New" w:cs="Courier New"/>
          <w:iCs/>
          <w:sz w:val="16"/>
          <w:lang w:val="en-US"/>
        </w:rPr>
      </w:pPr>
      <w:r w:rsidRPr="00180FBF">
        <w:rPr>
          <w:rFonts w:ascii="Courier New" w:hAnsi="Courier New" w:cs="Courier New"/>
          <w:iCs/>
          <w:sz w:val="16"/>
          <w:lang w:val="en-US"/>
        </w:rPr>
        <w:t>CTAAATTGTAAGCGTTAATATTTTGTTAAAATTCGCGTTAAATTTTTGTTAAATCAGCTCATTTTTTAACCAATAGGCCGAAATCGGCAAAATCCCTTATAAATCAAAAGAATAGACCGAGATAGGGTTGAGTGTTGTTCCAGTTTGGAACAAGAGTCCACTATTAAAGAACGTGGACTCCAACGTCAAAGGGCGAAAAACCGTCTATCAGGGCGATGGCCCACTACGTGAACCATCACCCTAATCAAGTTTTTTGGGGTCGAGGTGCCGTAAAGCACTAAATCGGAACCCTAAAGGGAGCCCCCGATTTAGAGCTTGACGGGGAAAGCCGGCGAACGTGGCGAGAAAGGAAGGGAAGAAAGCGAAAGGAGCGGGCGCTAGGGCGCTGGCAAGTGTAGCGGTCACGCTGCGCGTAACCACCACACCCGCCGCGCTTAATGCGCCGCTACAGGGCGCGTCCCATTCGCCATTCAGGCTGCGCAACTGTTGGGAAGGGCGATCGGTGCGGGCCTCTTCGCTATTACGCCAGCTGGCGAAAGGGGGATGTGCTGCAAGGCGATTAAGTTGGGTAACGCCAGGGTTTTCCCAGTCACGACGTTGTAAAACGACGGCCAGTGAGCGCGCGTAATACGACTCACTATAGGGCGAATTGGGTACCGGGCCCCCCCTCGAGGTCGACGGTATCGATAAGCTTGATATCGAAT</w:t>
      </w:r>
      <w:r w:rsidRPr="00180FBF">
        <w:rPr>
          <w:rFonts w:ascii="Courier New" w:hAnsi="Courier New" w:cs="Courier New"/>
          <w:iCs/>
          <w:sz w:val="16"/>
          <w:lang w:val="en-US"/>
        </w:rPr>
        <w:lastRenderedPageBreak/>
        <w:t>TCCTGCAGCCCGGGGGATCCACTAGTTCTAGAGCGGCCGCCACCGCGGTGGAGCTCCAGCTTTTGTTCCCTTTAGTGAGGGTTAATTGCGC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G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AGCGTTTCTGGGTGAGCAAAAACAGGAAGGCAAAATGCCGCAAAAAAGGGAATAAGGGCGACACGGAAATGTTGAATACTCATACTCTTCCTTTTTCAATATTATTGAAGCATTTATCAGGGTTATTGTCTCATGAGCGGATACATATTTGAATGTATTTAGAAAAATAAACAAATAGGGGTTCCGCGCACATTTCCCCGAAAAGTGCCAC</w:t>
      </w:r>
    </w:p>
    <w:p w14:paraId="470D592F" w14:textId="75EC3DE2" w:rsidR="006E0610" w:rsidRDefault="006E0610" w:rsidP="00636D4E">
      <w:pPr>
        <w:jc w:val="both"/>
        <w:rPr>
          <w:rFonts w:cs="Calibri,Italic"/>
          <w:i/>
          <w:iCs/>
          <w:u w:val="single"/>
          <w:lang w:val="en-US"/>
        </w:rPr>
      </w:pPr>
      <w:r>
        <w:rPr>
          <w:rFonts w:cs="Calibri,Italic"/>
          <w:i/>
          <w:iCs/>
          <w:u w:val="single"/>
          <w:lang w:val="en-US"/>
        </w:rPr>
        <w:t>AFM 1</w:t>
      </w:r>
      <w:r w:rsidRPr="003B25ED">
        <w:rPr>
          <w:rFonts w:cs="Calibri,Italic"/>
          <w:i/>
          <w:iCs/>
          <w:u w:val="single"/>
          <w:lang w:val="en-US"/>
        </w:rPr>
        <w:t>x parS DNA (</w:t>
      </w:r>
      <w:r>
        <w:rPr>
          <w:rFonts w:cs="Calibri,Italic"/>
          <w:i/>
          <w:iCs/>
          <w:u w:val="single"/>
          <w:lang w:val="en-US"/>
        </w:rPr>
        <w:t xml:space="preserve">3557 </w:t>
      </w:r>
      <w:r w:rsidRPr="003B25ED">
        <w:rPr>
          <w:rFonts w:cs="Calibri,Italic"/>
          <w:i/>
          <w:iCs/>
          <w:u w:val="single"/>
          <w:lang w:val="en-US"/>
        </w:rPr>
        <w:t>bp)</w:t>
      </w:r>
      <w:r w:rsidR="00636D4E">
        <w:rPr>
          <w:rFonts w:cs="Calibri,Italic"/>
          <w:i/>
          <w:iCs/>
          <w:u w:val="single"/>
          <w:lang w:val="en-US"/>
        </w:rPr>
        <w:t xml:space="preserve"> </w:t>
      </w:r>
    </w:p>
    <w:p w14:paraId="6DF93421" w14:textId="77777777" w:rsidR="006E0610" w:rsidRDefault="006E0610" w:rsidP="006E0610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iCs/>
          <w:sz w:val="16"/>
          <w:szCs w:val="16"/>
          <w:lang w:val="en-US"/>
        </w:rPr>
      </w:pPr>
      <w:r w:rsidRPr="00180FBF">
        <w:rPr>
          <w:rFonts w:ascii="Courier New" w:hAnsi="Courier New" w:cs="Courier New"/>
          <w:iCs/>
          <w:sz w:val="16"/>
          <w:szCs w:val="16"/>
          <w:lang w:val="en-US"/>
        </w:rPr>
        <w:t>CTAAATTGTAAGCGTTAATATTTTGTTAAAATTCGCGTTAAATTTTTGTTAAATCAGCTCATTTTTTAACCAATAGGCCGAAATCGGCAAAATCCCTTACTCGACTGCGGCCGGAAGCTTGTCGACGGAGCT</w:t>
      </w:r>
      <w:r w:rsidRPr="00636D4E">
        <w:rPr>
          <w:rFonts w:ascii="Courier New" w:hAnsi="Courier New" w:cs="Courier New"/>
          <w:iCs/>
          <w:sz w:val="16"/>
          <w:szCs w:val="16"/>
          <w:lang w:val="en-US"/>
        </w:rPr>
        <w:t>CGAATTCG</w:t>
      </w:r>
      <w:r w:rsidRPr="00180FBF">
        <w:rPr>
          <w:rFonts w:ascii="Courier New" w:hAnsi="Courier New" w:cs="Courier New"/>
          <w:iCs/>
          <w:sz w:val="16"/>
          <w:szCs w:val="16"/>
          <w:lang w:val="en-US"/>
        </w:rPr>
        <w:t>GATCCTTATGATTCTCGTTCAGACAAAAGCTCTAAAATCCGGTCAAGGTCTTCATTAGAGAAAAATTCAATTTCGATTTTGCCTTTTTTCTTCTGTCTTTTAATATTAACTGTTGTTCCAAAATAATTTTGGAGATAGGATTCCCGTTCTTTTAGAACCGCATCTTTCACAGGTTCTTTTTTCTT</w:t>
      </w:r>
      <w:r w:rsidRPr="00180FBF">
        <w:rPr>
          <w:rFonts w:ascii="Courier New" w:hAnsi="Courier New" w:cs="Courier New"/>
          <w:iCs/>
          <w:sz w:val="16"/>
          <w:szCs w:val="16"/>
          <w:highlight w:val="yellow"/>
          <w:lang w:val="en-US"/>
        </w:rPr>
        <w:t>TGTTTCACGTGGAACA</w:t>
      </w:r>
      <w:r w:rsidRPr="00180FBF">
        <w:rPr>
          <w:rFonts w:ascii="Courier New" w:hAnsi="Courier New" w:cs="Courier New"/>
          <w:iCs/>
          <w:sz w:val="16"/>
          <w:szCs w:val="16"/>
          <w:lang w:val="en-US"/>
        </w:rPr>
        <w:t>TTCTGATTCAACTGCTGAATCAGCTGCTCAAGTTGGCGAACATTGAGCTGCTCCGCAATCACTTTTTGTACCAGCGGTTCAAGCTTATTTTTGTTTTTTAAGCCAAGAAGCGTGCGTCCATGTCCCATAGAAAGCGTGCCTTCGGCAATAAGCTGTTGAATATTTTCTGGCAGTGTCAGCAGTCTTAAATGATTCGCAATATGCGGTCTGCTTTTCCCAAGACGTTTGGCAAGCTGCTCTTGTGTGAGATCTAAGTGTTTCAAAAGGGAGTCATATGCCTGAGCCTCTTCAAGCGGAGATAAATCTTCACGCTGAAGGTTTTCTAATAAAGCAATTTCCCTCATTAACGCCTCTGATAATTCACGGACAATGGCCGGAACTGTATCTAAACCTGCCAGCTTTGCCGCTCGAAAACGCCGTTCACCCGCAACAATATCATAGCCTTTTAAAGATTTTCTGACGATAAGCGGCTGAAGAATGCCATGCTGCAGCACAGATTCTTTTAGTTCAGCTAATGCCTCGTCATCAAAGTGTTTTCTTGGCTGATAAGGATTAGGGCGTAAATCGGCAATTTTAATTTCTTCAACTGTCTCTTCAGACAAATCTACCTGATTAAATAACGCATTAATCCCTTTTCCAAGGCCTTTAGCCATGGTATATCTCCTTCTTAAAGTTAAACAAAATTATTTCTAGAaGGGAATTGTTATCCGCTCACAATTCCCCTATAGTGAGTCGTATTAATTTCGCGGGATCGAGATCTCGATCCTCTACGCCGGACGCATCGTGGCCGGCATCACCGGCGCCACAGGTGCGGTTGCTGGCGCCTATATCGCCGACATCACCGATGGGGAAGATCGGGCTCGCCACTTCGGGCTCATGAGCGCTTGTTTCGGCGTGGGTATGGTGGCAGGCGCGGCCCCCCCTCGAGGTCGACGGTATCGATAAGCTTGATAT</w:t>
      </w:r>
      <w:r w:rsidRPr="00636D4E">
        <w:rPr>
          <w:rFonts w:ascii="Courier New" w:hAnsi="Courier New" w:cs="Courier New"/>
          <w:iCs/>
          <w:sz w:val="16"/>
          <w:szCs w:val="16"/>
          <w:lang w:val="en-US"/>
        </w:rPr>
        <w:t>CGAATTC</w:t>
      </w:r>
      <w:r w:rsidRPr="00180FBF">
        <w:rPr>
          <w:rFonts w:ascii="Courier New" w:hAnsi="Courier New" w:cs="Courier New"/>
          <w:iCs/>
          <w:sz w:val="16"/>
          <w:szCs w:val="16"/>
          <w:lang w:val="en-US"/>
        </w:rPr>
        <w:t>CTGCAGCCCGGGGGATCCACTAGTTCTAGAGCGGCCGCCACCGCGGTGGAGCTCCAGCTTTTGTTCCCTTTAGTGAGGGTTAATTGCGC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G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AGCGTTTCTGGGTGAGCAAAAACAGGAAGGCAAAATGCCGCAAAAAAGGGAATAAGGGCGACACGGAAATGTTGAATACTCATACTCTTCCTTTTTCAATATTATTGAAGCATTTATCAGGGTTATTGTCTCATGAGCGGATACATATTTGAATGTATTTAGAAAAATAAACAAATAGGGGTTCCGCGCACATTTCCCCGAAAAGTGCCAC</w:t>
      </w:r>
    </w:p>
    <w:p w14:paraId="020AA859" w14:textId="77777777" w:rsidR="006E0610" w:rsidRDefault="006E0610" w:rsidP="00FF629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iCs/>
          <w:sz w:val="16"/>
          <w:lang w:val="en-US"/>
        </w:rPr>
      </w:pPr>
    </w:p>
    <w:p w14:paraId="15F25DF7" w14:textId="77777777" w:rsidR="00C73576" w:rsidRDefault="00C73576" w:rsidP="00C73576">
      <w:pPr>
        <w:autoSpaceDE w:val="0"/>
        <w:autoSpaceDN w:val="0"/>
        <w:adjustRightInd w:val="0"/>
        <w:spacing w:after="0" w:line="240" w:lineRule="auto"/>
        <w:rPr>
          <w:lang w:val="en-GB"/>
        </w:rPr>
      </w:pPr>
    </w:p>
    <w:p w14:paraId="7A9E7057" w14:textId="09BA0EB1" w:rsidR="00CC4B8C" w:rsidRPr="00CC4B8C" w:rsidRDefault="00CC4B8C">
      <w:pPr>
        <w:rPr>
          <w:b/>
          <w:sz w:val="24"/>
          <w:szCs w:val="24"/>
          <w:lang w:val="en-GB"/>
        </w:rPr>
      </w:pPr>
      <w:r w:rsidRPr="00CC4B8C">
        <w:rPr>
          <w:b/>
          <w:sz w:val="24"/>
          <w:szCs w:val="24"/>
          <w:lang w:val="en-GB"/>
        </w:rPr>
        <w:t>Supplementary References</w:t>
      </w:r>
    </w:p>
    <w:p w14:paraId="6B65BB0F" w14:textId="4BDD500D" w:rsidR="00CC4B8C" w:rsidRPr="002508AB" w:rsidRDefault="00CC4B8C" w:rsidP="00CC4B8C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lang w:val="en-US"/>
        </w:rPr>
      </w:pPr>
      <w:r>
        <w:rPr>
          <w:lang w:val="en-GB"/>
        </w:rPr>
        <w:lastRenderedPageBreak/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2508AB">
        <w:rPr>
          <w:rFonts w:ascii="Calibri" w:hAnsi="Calibri" w:cs="Calibri"/>
          <w:noProof/>
          <w:szCs w:val="24"/>
          <w:lang w:val="en-US"/>
        </w:rPr>
        <w:t xml:space="preserve">Taylor, J.A., Pastrana, C.L., Butterer, A., Pernstich, C., Gwynn, E.J., Sobott, F., Moreno-Herrero, F., and Dillingham, M.S. (2015). Specific and non-specific interactions of ParB with DNA: Implications for chromosome segregation. Nucleic Acids Res. </w:t>
      </w:r>
      <w:r w:rsidRPr="002508AB">
        <w:rPr>
          <w:rFonts w:ascii="Calibri" w:hAnsi="Calibri" w:cs="Calibri"/>
          <w:i/>
          <w:iCs/>
          <w:noProof/>
          <w:szCs w:val="24"/>
          <w:lang w:val="en-US"/>
        </w:rPr>
        <w:t>43</w:t>
      </w:r>
      <w:r w:rsidRPr="002508AB">
        <w:rPr>
          <w:rFonts w:ascii="Calibri" w:hAnsi="Calibri" w:cs="Calibri"/>
          <w:noProof/>
          <w:szCs w:val="24"/>
          <w:lang w:val="en-US"/>
        </w:rPr>
        <w:t>, 719–731.</w:t>
      </w:r>
    </w:p>
    <w:p w14:paraId="3B21BB36" w14:textId="3C0FF957" w:rsidR="00CC4B8C" w:rsidRPr="000433EB" w:rsidRDefault="00CC4B8C">
      <w:pPr>
        <w:rPr>
          <w:lang w:val="en-GB"/>
        </w:rPr>
      </w:pPr>
      <w:r>
        <w:rPr>
          <w:lang w:val="en-GB"/>
        </w:rPr>
        <w:fldChar w:fldCharType="end"/>
      </w:r>
    </w:p>
    <w:sectPr w:rsidR="00CC4B8C" w:rsidRPr="000433EB" w:rsidSect="00EB35AD">
      <w:footerReference w:type="default" r:id="rId7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9564E1E" w14:textId="77777777" w:rsidR="0014018B" w:rsidRDefault="0014018B" w:rsidP="00A567D3">
      <w:pPr>
        <w:spacing w:after="0" w:line="240" w:lineRule="auto"/>
      </w:pPr>
      <w:r>
        <w:separator/>
      </w:r>
    </w:p>
  </w:endnote>
  <w:endnote w:type="continuationSeparator" w:id="0">
    <w:p w14:paraId="3A0334DC" w14:textId="77777777" w:rsidR="0014018B" w:rsidRDefault="0014018B" w:rsidP="00A567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,Itali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83259673"/>
      <w:docPartObj>
        <w:docPartGallery w:val="Page Numbers (Bottom of Page)"/>
        <w:docPartUnique/>
      </w:docPartObj>
    </w:sdtPr>
    <w:sdtEndPr/>
    <w:sdtContent>
      <w:p w14:paraId="25C207A0" w14:textId="4BDB51C8" w:rsidR="00A567D3" w:rsidRDefault="00A567D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F5FC9">
          <w:rPr>
            <w:noProof/>
          </w:rPr>
          <w:t>1</w:t>
        </w:r>
        <w:r>
          <w:fldChar w:fldCharType="end"/>
        </w:r>
      </w:p>
    </w:sdtContent>
  </w:sdt>
  <w:p w14:paraId="27FDF36F" w14:textId="77777777" w:rsidR="00A567D3" w:rsidRDefault="00A567D3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9DDE97C" w14:textId="77777777" w:rsidR="0014018B" w:rsidRDefault="0014018B" w:rsidP="00A567D3">
      <w:pPr>
        <w:spacing w:after="0" w:line="240" w:lineRule="auto"/>
      </w:pPr>
      <w:r>
        <w:separator/>
      </w:r>
    </w:p>
  </w:footnote>
  <w:footnote w:type="continuationSeparator" w:id="0">
    <w:p w14:paraId="5CD55597" w14:textId="77777777" w:rsidR="0014018B" w:rsidRDefault="0014018B" w:rsidP="00A567D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3CC0"/>
    <w:rsid w:val="0001587E"/>
    <w:rsid w:val="000433EB"/>
    <w:rsid w:val="000645FF"/>
    <w:rsid w:val="000A0FEA"/>
    <w:rsid w:val="0014018B"/>
    <w:rsid w:val="001C665B"/>
    <w:rsid w:val="001F5FC9"/>
    <w:rsid w:val="00233263"/>
    <w:rsid w:val="002508AB"/>
    <w:rsid w:val="00250FB7"/>
    <w:rsid w:val="00262638"/>
    <w:rsid w:val="0026670F"/>
    <w:rsid w:val="002B57AC"/>
    <w:rsid w:val="002C18E5"/>
    <w:rsid w:val="003007E3"/>
    <w:rsid w:val="003012AF"/>
    <w:rsid w:val="003248F1"/>
    <w:rsid w:val="00344D63"/>
    <w:rsid w:val="003723C4"/>
    <w:rsid w:val="003D494D"/>
    <w:rsid w:val="004648C9"/>
    <w:rsid w:val="00465AE9"/>
    <w:rsid w:val="00471512"/>
    <w:rsid w:val="004B382B"/>
    <w:rsid w:val="00501B8C"/>
    <w:rsid w:val="00510975"/>
    <w:rsid w:val="005163AC"/>
    <w:rsid w:val="00523CE3"/>
    <w:rsid w:val="0053495F"/>
    <w:rsid w:val="00555A42"/>
    <w:rsid w:val="00581AA5"/>
    <w:rsid w:val="005951E1"/>
    <w:rsid w:val="005D1088"/>
    <w:rsid w:val="005E1A9B"/>
    <w:rsid w:val="005E25CC"/>
    <w:rsid w:val="005E4569"/>
    <w:rsid w:val="00622678"/>
    <w:rsid w:val="00636247"/>
    <w:rsid w:val="00636D4E"/>
    <w:rsid w:val="00674226"/>
    <w:rsid w:val="006A65AD"/>
    <w:rsid w:val="006E0610"/>
    <w:rsid w:val="006F1300"/>
    <w:rsid w:val="007073E8"/>
    <w:rsid w:val="00735C2F"/>
    <w:rsid w:val="00742459"/>
    <w:rsid w:val="00780408"/>
    <w:rsid w:val="007A2EED"/>
    <w:rsid w:val="007A780E"/>
    <w:rsid w:val="007B3AEC"/>
    <w:rsid w:val="007E6C5F"/>
    <w:rsid w:val="008478AA"/>
    <w:rsid w:val="008666D7"/>
    <w:rsid w:val="008A64B4"/>
    <w:rsid w:val="008B62CA"/>
    <w:rsid w:val="008C28B7"/>
    <w:rsid w:val="008E7A89"/>
    <w:rsid w:val="009D60AA"/>
    <w:rsid w:val="009D6653"/>
    <w:rsid w:val="009D687B"/>
    <w:rsid w:val="00A1558B"/>
    <w:rsid w:val="00A41E8F"/>
    <w:rsid w:val="00A567D3"/>
    <w:rsid w:val="00A9442C"/>
    <w:rsid w:val="00AA209B"/>
    <w:rsid w:val="00AB3DCF"/>
    <w:rsid w:val="00AB7180"/>
    <w:rsid w:val="00AF45BE"/>
    <w:rsid w:val="00B125E4"/>
    <w:rsid w:val="00B7401D"/>
    <w:rsid w:val="00B82DF1"/>
    <w:rsid w:val="00B93519"/>
    <w:rsid w:val="00BA466A"/>
    <w:rsid w:val="00BB7AD7"/>
    <w:rsid w:val="00BC69FB"/>
    <w:rsid w:val="00C255F8"/>
    <w:rsid w:val="00C43315"/>
    <w:rsid w:val="00C50C24"/>
    <w:rsid w:val="00C53CA6"/>
    <w:rsid w:val="00C6093E"/>
    <w:rsid w:val="00C720BA"/>
    <w:rsid w:val="00C73576"/>
    <w:rsid w:val="00CC4B8C"/>
    <w:rsid w:val="00CE5CBB"/>
    <w:rsid w:val="00D10A89"/>
    <w:rsid w:val="00D20ABC"/>
    <w:rsid w:val="00D64D52"/>
    <w:rsid w:val="00DB7A61"/>
    <w:rsid w:val="00DF1822"/>
    <w:rsid w:val="00E1457E"/>
    <w:rsid w:val="00E31306"/>
    <w:rsid w:val="00E3407B"/>
    <w:rsid w:val="00EB35AD"/>
    <w:rsid w:val="00EB69EF"/>
    <w:rsid w:val="00ED54B3"/>
    <w:rsid w:val="00EE3D8D"/>
    <w:rsid w:val="00F174F9"/>
    <w:rsid w:val="00F42487"/>
    <w:rsid w:val="00F63CC0"/>
    <w:rsid w:val="00FA2860"/>
    <w:rsid w:val="00FB495A"/>
    <w:rsid w:val="00FF629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EEE66A3"/>
  <w15:docId w15:val="{A2991A22-C201-45C7-BE7F-C8A9ADD889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CC0"/>
    <w:pPr>
      <w:spacing w:after="200" w:line="276" w:lineRule="auto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63CC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Prrafodelista">
    <w:name w:val="List Paragraph"/>
    <w:basedOn w:val="Normal"/>
    <w:uiPriority w:val="34"/>
    <w:qFormat/>
    <w:rsid w:val="00F63CC0"/>
    <w:pPr>
      <w:ind w:left="720"/>
      <w:contextualSpacing/>
    </w:pPr>
    <w:rPr>
      <w:rFonts w:ascii="Calibri" w:eastAsia="Calibri" w:hAnsi="Calibri" w:cs="Times New Roman"/>
      <w:lang w:val="es-ES_tradnl"/>
    </w:rPr>
  </w:style>
  <w:style w:type="character" w:styleId="Refdecomentario">
    <w:name w:val="annotation reference"/>
    <w:basedOn w:val="Fuentedeprrafopredeter"/>
    <w:uiPriority w:val="99"/>
    <w:semiHidden/>
    <w:unhideWhenUsed/>
    <w:rsid w:val="00F63CC0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63CC0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63CC0"/>
    <w:rPr>
      <w:sz w:val="20"/>
      <w:szCs w:val="20"/>
    </w:rPr>
  </w:style>
  <w:style w:type="character" w:customStyle="1" w:styleId="apple-converted-space">
    <w:name w:val="apple-converted-space"/>
    <w:basedOn w:val="Fuentedeprrafopredeter"/>
    <w:rsid w:val="00F63CC0"/>
  </w:style>
  <w:style w:type="table" w:styleId="Tablaconcuadrcula">
    <w:name w:val="Table Grid"/>
    <w:basedOn w:val="Tablanormal"/>
    <w:uiPriority w:val="59"/>
    <w:rsid w:val="00F63CC0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F63C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63CC0"/>
    <w:rPr>
      <w:rFonts w:ascii="Segoe UI" w:hAnsi="Segoe UI" w:cs="Segoe UI"/>
      <w:sz w:val="18"/>
      <w:szCs w:val="18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F45B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F45BE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C53CA6"/>
    <w:pPr>
      <w:spacing w:after="0" w:line="240" w:lineRule="auto"/>
    </w:pPr>
  </w:style>
  <w:style w:type="character" w:styleId="nfasis">
    <w:name w:val="Emphasis"/>
    <w:basedOn w:val="Fuentedeprrafopredeter"/>
    <w:uiPriority w:val="20"/>
    <w:qFormat/>
    <w:rsid w:val="000A0FEA"/>
    <w:rPr>
      <w:i/>
      <w:iCs/>
    </w:rPr>
  </w:style>
  <w:style w:type="character" w:styleId="Hipervnculo">
    <w:name w:val="Hyperlink"/>
    <w:basedOn w:val="Fuentedeprrafopredeter"/>
    <w:uiPriority w:val="99"/>
    <w:unhideWhenUsed/>
    <w:rsid w:val="000A0FEA"/>
    <w:rPr>
      <w:color w:val="0000FF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A567D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567D3"/>
  </w:style>
  <w:style w:type="paragraph" w:styleId="Piedepgina">
    <w:name w:val="footer"/>
    <w:basedOn w:val="Normal"/>
    <w:link w:val="PiedepginaCar"/>
    <w:uiPriority w:val="99"/>
    <w:unhideWhenUsed/>
    <w:rsid w:val="00A567D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567D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5576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DBEE34-1C1E-46C4-81CB-B9435D0662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22194</Words>
  <Characters>122070</Characters>
  <Application>Microsoft Office Word</Application>
  <DocSecurity>0</DocSecurity>
  <Lines>1017</Lines>
  <Paragraphs>28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oshiba</Company>
  <LinksUpToDate>false</LinksUpToDate>
  <CharactersWithSpaces>143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o Moreno</dc:creator>
  <cp:lastModifiedBy>Fernando Moreno</cp:lastModifiedBy>
  <cp:revision>2</cp:revision>
  <cp:lastPrinted>2021-02-10T11:21:00Z</cp:lastPrinted>
  <dcterms:created xsi:type="dcterms:W3CDTF">2021-07-03T05:32:00Z</dcterms:created>
  <dcterms:modified xsi:type="dcterms:W3CDTF">2021-07-03T0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e08e844-785b-37da-8541-9b3ec1ea96bc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lecular-cell</vt:lpwstr>
  </property>
  <property fmtid="{D5CDD505-2E9C-101B-9397-08002B2CF9AE}" pid="17" name="Mendeley Recent Style Name 6_1">
    <vt:lpwstr>Molecular Cell</vt:lpwstr>
  </property>
  <property fmtid="{D5CDD505-2E9C-101B-9397-08002B2CF9AE}" pid="18" name="Mendeley Recent Style Id 7_1">
    <vt:lpwstr>http://www.zotero.org/styles/nucleic-acids-research</vt:lpwstr>
  </property>
  <property fmtid="{D5CDD505-2E9C-101B-9397-08002B2CF9AE}" pid="19" name="Mendeley Recent Style Name 7_1">
    <vt:lpwstr>Nucleic Acids Research</vt:lpwstr>
  </property>
  <property fmtid="{D5CDD505-2E9C-101B-9397-08002B2CF9AE}" pid="20" name="Mendeley Recent Style Id 8_1">
    <vt:lpwstr>http://csl.mendeley.com/styles/603679841/nucleic-acids-research-FMH-short</vt:lpwstr>
  </property>
  <property fmtid="{D5CDD505-2E9C-101B-9397-08002B2CF9AE}" pid="21" name="Mendeley Recent Style Name 8_1">
    <vt:lpwstr>Nucleic Acids Research - Fernando Moreno-Herrero</vt:lpwstr>
  </property>
  <property fmtid="{D5CDD505-2E9C-101B-9397-08002B2CF9AE}" pid="22" name="Mendeley Recent Style Id 9_1">
    <vt:lpwstr>http://www.zotero.org/styles/elife</vt:lpwstr>
  </property>
  <property fmtid="{D5CDD505-2E9C-101B-9397-08002B2CF9AE}" pid="23" name="Mendeley Recent Style Name 9_1">
    <vt:lpwstr>eLife</vt:lpwstr>
  </property>
  <property fmtid="{D5CDD505-2E9C-101B-9397-08002B2CF9AE}" pid="24" name="Mendeley Citation Style_1">
    <vt:lpwstr>http://www.zotero.org/styles/molecular-cell</vt:lpwstr>
  </property>
</Properties>
</file>